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6B86" w:rsidRDefault="00921160">
      <w:pPr>
        <w:pStyle w:val="Title"/>
      </w:pPr>
      <w:commentRangeStart w:id="0"/>
      <w:commentRangeStart w:id="1"/>
      <w:r w:rsidRPr="00921160">
        <w:t>Adaptive</w:t>
      </w:r>
      <w:commentRangeEnd w:id="0"/>
      <w:r w:rsidR="009472F4">
        <w:rPr>
          <w:rStyle w:val="CommentReference"/>
          <w:rFonts w:asciiTheme="minorHAnsi" w:eastAsiaTheme="minorEastAsia" w:hAnsiTheme="minorHAnsi" w:cstheme="minorBidi"/>
        </w:rPr>
        <w:commentReference w:id="0"/>
      </w:r>
      <w:commentRangeEnd w:id="1"/>
      <w:r w:rsidR="00447F02">
        <w:rPr>
          <w:rStyle w:val="CommentReference"/>
          <w:rFonts w:asciiTheme="minorHAnsi" w:eastAsiaTheme="minorEastAsia" w:hAnsiTheme="minorHAnsi" w:cstheme="minorBidi"/>
        </w:rPr>
        <w:commentReference w:id="1"/>
      </w:r>
      <w:r w:rsidRPr="00921160">
        <w:t xml:space="preserve"> Rewiring on Logistic Maps with Heterogeneous Parameters</w:t>
      </w:r>
    </w:p>
    <w:p w:rsidR="004D6B86" w:rsidRDefault="00CF2DD3">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rsidR="004D6B86" w:rsidRDefault="00CF2DD3">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rsidR="004D6B86" w:rsidRPr="00A4757D" w:rsidRDefault="00A4757D">
          <w:r>
            <w:t>Include any grant/funding information and a complete correspondence address.</w:t>
          </w:r>
        </w:p>
      </w:sdtContent>
    </w:sdt>
    <w:p w:rsidR="004D6B86" w:rsidRDefault="00345333">
      <w:pPr>
        <w:pStyle w:val="SectionTitle"/>
      </w:pPr>
      <w:r>
        <w:t>Abstract</w:t>
      </w:r>
    </w:p>
    <w:sdt>
      <w:sdtPr>
        <w:alias w:val="Enter abstract content:"/>
        <w:tag w:val="Enter abstract content:"/>
        <w:id w:val="1605225004"/>
        <w:placeholder>
          <w:docPart w:val="0D21763707B94ABF82BAEEB6AD158BD4"/>
        </w:placeholder>
        <w:temporary/>
        <w:showingPlcHdr/>
        <w15:appearance w15:val="hidden"/>
      </w:sdtPr>
      <w:sdtContent>
        <w:p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rsidR="006D7EE9" w:rsidRDefault="00921160" w:rsidP="006D7EE9">
      <w:pPr>
        <w:pStyle w:val="SectionTitle"/>
      </w:pPr>
      <w:r w:rsidRPr="00921160">
        <w:t>Adaptive Rewiring on Logistic Maps with Heterogeneous Parameters</w:t>
      </w:r>
    </w:p>
    <w:p w:rsidR="00921160" w:rsidRDefault="00822477" w:rsidP="00822477">
      <w:pPr>
        <w:pStyle w:val="Heading1"/>
      </w:pPr>
      <w:r>
        <w:t>Introduction</w:t>
      </w:r>
      <w:r w:rsidR="006D7EE9">
        <w:t xml:space="preserve"> </w:t>
      </w:r>
    </w:p>
    <w:p w:rsidR="004F3890" w:rsidRPr="00B15503" w:rsidRDefault="00BA2501" w:rsidP="00B2251E">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w:t>
      </w:r>
      <w:proofErr w:type="spellStart"/>
      <w:r w:rsidR="009655A5">
        <w:rPr>
          <w:lang w:bidi="fa-IR"/>
        </w:rPr>
        <w:t>Butz</w:t>
      </w:r>
      <w:proofErr w:type="spellEnd"/>
      <w:r w:rsidR="009655A5">
        <w:rPr>
          <w:lang w:bidi="fa-IR"/>
        </w:rPr>
        <w:t xml:space="preserve">, </w:t>
      </w:r>
      <w:proofErr w:type="spellStart"/>
      <w:r w:rsidR="009655A5">
        <w:rPr>
          <w:lang w:bidi="fa-IR"/>
        </w:rPr>
        <w:t>Wörgötter</w:t>
      </w:r>
      <w:proofErr w:type="spellEnd"/>
      <w:r w:rsidR="009655A5">
        <w:rPr>
          <w:lang w:bidi="fa-IR"/>
        </w:rPr>
        <w:t xml:space="preserve">, &amp; van </w:t>
      </w:r>
      <w:proofErr w:type="spellStart"/>
      <w:r w:rsidR="009655A5">
        <w:rPr>
          <w:lang w:bidi="fa-IR"/>
        </w:rPr>
        <w:t>Ooye</w:t>
      </w:r>
      <w:r w:rsidR="000174C6">
        <w:rPr>
          <w:lang w:bidi="fa-IR"/>
        </w:rPr>
        <w:t>n</w:t>
      </w:r>
      <w:proofErr w:type="spellEnd"/>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proofErr w:type="spellStart"/>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Avena-Koenigsberger</w:t>
      </w:r>
      <w:proofErr w:type="spellEnd"/>
      <w:r w:rsidR="009655A5" w:rsidRPr="00B2251E">
        <w:rPr>
          <w:lang w:bidi="fa-IR"/>
        </w:rPr>
        <w:t xml:space="preserve">, Misic, &amp; Sporns, </w:t>
      </w:r>
      <w:r w:rsidR="00DE5E2F" w:rsidRPr="00B2251E">
        <w:rPr>
          <w:lang w:bidi="fa-IR"/>
        </w:rPr>
        <w:fldChar w:fldCharType="end"/>
      </w:r>
      <w:r w:rsidR="009655A5" w:rsidRPr="00B2251E">
        <w:rPr>
          <w:lang w:bidi="fa-IR"/>
        </w:rPr>
        <w:t xml:space="preserve">2018; </w:t>
      </w:r>
      <w:proofErr w:type="spellStart"/>
      <w:r w:rsidR="009655A5">
        <w:rPr>
          <w:lang w:bidi="fa-IR"/>
        </w:rPr>
        <w:t>Rubinov</w:t>
      </w:r>
      <w:proofErr w:type="spellEnd"/>
      <w:r w:rsidR="009655A5">
        <w:rPr>
          <w:lang w:bidi="fa-IR"/>
        </w:rPr>
        <w:t xml:space="preserve">, </w:t>
      </w:r>
      <w:proofErr w:type="spellStart"/>
      <w:r w:rsidR="009655A5">
        <w:rPr>
          <w:lang w:bidi="fa-IR"/>
        </w:rPr>
        <w:t>Sporns</w:t>
      </w:r>
      <w:proofErr w:type="spellEnd"/>
      <w:r w:rsidR="009655A5">
        <w:rPr>
          <w:lang w:bidi="fa-IR"/>
        </w:rPr>
        <w:t>, van Leeuwen, &amp; Breakspear, 2009).</w:t>
      </w:r>
      <w:r w:rsidR="009655A5" w:rsidRPr="00B2251E">
        <w:rPr>
          <w:lang w:bidi="fa-IR"/>
        </w:rPr>
        <w:t xml:space="preserve"> </w:t>
      </w:r>
      <w:r w:rsidR="004F3890" w:rsidRPr="00B15503">
        <w:rPr>
          <w:lang w:bidi="fa-IR"/>
        </w:rPr>
        <w:t>Th</w:t>
      </w:r>
      <w:ins w:id="2" w:author="Cees van Leeuwen" w:date="2020-01-06T12:52:00Z">
        <w:r w:rsidR="001D2BF5">
          <w:rPr>
            <w:lang w:bidi="fa-IR"/>
          </w:rPr>
          <w:t xml:space="preserve">e role of </w:t>
        </w:r>
        <w:r w:rsidR="00344D2A">
          <w:rPr>
            <w:lang w:bidi="fa-IR"/>
          </w:rPr>
          <w:t>functional connectivity in</w:t>
        </w:r>
      </w:ins>
      <w:ins w:id="3" w:author="Cees van Leeuwen" w:date="2020-01-06T12:55:00Z">
        <w:r w:rsidR="00344D2A">
          <w:rPr>
            <w:lang w:bidi="fa-IR"/>
          </w:rPr>
          <w:t xml:space="preserve"> driving</w:t>
        </w:r>
      </w:ins>
      <w:ins w:id="4" w:author="Cees van Leeuwen" w:date="2020-01-06T12:52:00Z">
        <w:r w:rsidR="00344D2A">
          <w:rPr>
            <w:lang w:bidi="fa-IR"/>
          </w:rPr>
          <w:t xml:space="preserve"> structural plasticity </w:t>
        </w:r>
      </w:ins>
      <w:r w:rsidR="004F3890" w:rsidRPr="00B15503">
        <w:rPr>
          <w:lang w:bidi="fa-IR"/>
        </w:rPr>
        <w:t xml:space="preserve">is </w:t>
      </w:r>
      <w:ins w:id="5" w:author="Cees van Leeuwen" w:date="2020-01-06T12:53:00Z">
        <w:r w:rsidR="00344D2A">
          <w:rPr>
            <w:lang w:bidi="fa-IR"/>
          </w:rPr>
          <w:t xml:space="preserve">a </w:t>
        </w:r>
      </w:ins>
      <w:r w:rsidR="009655A5">
        <w:rPr>
          <w:lang w:bidi="fa-IR"/>
        </w:rPr>
        <w:t xml:space="preserve">common </w:t>
      </w:r>
      <w:r w:rsidR="004F3890" w:rsidRPr="00B15503">
        <w:rPr>
          <w:lang w:bidi="fa-IR"/>
        </w:rPr>
        <w:t>principle</w:t>
      </w:r>
      <w:ins w:id="6" w:author="Cees van Leeuwen" w:date="2020-01-06T12:53:00Z">
        <w:r w:rsidR="00344D2A">
          <w:rPr>
            <w:lang w:bidi="fa-IR"/>
          </w:rPr>
          <w:t xml:space="preserve"> that</w:t>
        </w:r>
      </w:ins>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w:t>
      </w:r>
      <w:proofErr w:type="spellStart"/>
      <w:r w:rsidR="004F3890" w:rsidRPr="00B15503">
        <w:rPr>
          <w:lang w:bidi="fa-IR"/>
        </w:rPr>
        <w:t>Kurths</w:t>
      </w:r>
      <w:proofErr w:type="spellEnd"/>
      <w:r w:rsidR="004F3890" w:rsidRPr="00B15503">
        <w:rPr>
          <w:lang w:bidi="fa-IR"/>
        </w:rPr>
        <w:t>, &amp; Bassett, 2017).</w:t>
      </w:r>
      <w:r w:rsidR="004F3890" w:rsidRPr="00B15503">
        <w:t xml:space="preserve"> </w:t>
      </w:r>
      <w:r w:rsidR="004B0FA0">
        <w:t xml:space="preserve">Adaptive rewiring implements the Hebbian principle of  “what fires together, wires together” </w:t>
      </w:r>
      <w:commentRangeStart w:id="7"/>
      <w:r w:rsidR="00BC2527">
        <w:t>at</w:t>
      </w:r>
      <w:commentRangeEnd w:id="7"/>
      <w:r w:rsidR="004B0FA0">
        <w:rPr>
          <w:rStyle w:val="CommentReference"/>
        </w:rPr>
        <w:commentReference w:id="7"/>
      </w:r>
      <w:r w:rsidR="004B0FA0">
        <w:t xml:space="preserve"> </w:t>
      </w:r>
      <w:r w:rsidR="00BC2527">
        <w:t xml:space="preserve">the level of network </w:t>
      </w:r>
      <w:r w:rsidR="004B0FA0">
        <w:t>dynamics</w:t>
      </w:r>
      <w:r w:rsidR="00BC2527">
        <w:t>.</w:t>
      </w:r>
      <w:r w:rsidR="004B0FA0">
        <w:t xml:space="preserve"> </w:t>
      </w:r>
    </w:p>
    <w:p w:rsidR="00151023" w:rsidRDefault="009655A5" w:rsidP="0054723E">
      <w:r>
        <w:rPr>
          <w:lang w:bidi="fa-IR"/>
        </w:rPr>
        <w:t>Adaptive rewiring can be modeled in</w:t>
      </w:r>
      <w:del w:id="8" w:author="Cees van Leeuwen" w:date="2020-01-06T14:46:00Z">
        <w:r w:rsidDel="002C554C">
          <w:rPr>
            <w:lang w:bidi="fa-IR"/>
          </w:rPr>
          <w:delText xml:space="preserve"> abstract</w:delText>
        </w:r>
      </w:del>
      <w:r>
        <w:rPr>
          <w:lang w:bidi="fa-IR"/>
        </w:rPr>
        <w:t xml:space="preserve">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 </w:t>
      </w:r>
      <w:r w:rsidR="00BC2527">
        <w:t>(</w:t>
      </w:r>
      <w:commentRangeStart w:id="9"/>
      <w:r w:rsidR="00BC2527">
        <w:t>Bi &amp; Poo, 2001)</w:t>
      </w:r>
      <w:commentRangeEnd w:id="9"/>
      <w:r w:rsidR="00BC2527">
        <w:rPr>
          <w:rStyle w:val="CommentReference"/>
        </w:rPr>
        <w:commentReference w:id="9"/>
      </w:r>
      <w:r w:rsidR="00BC2527">
        <w:t xml:space="preserve"> or </w:t>
      </w:r>
      <w:r>
        <w:rPr>
          <w:lang w:bidi="fa-IR"/>
        </w:rPr>
        <w:t>neural mass</w:t>
      </w:r>
      <w:r w:rsidR="00BC2527">
        <w:rPr>
          <w:lang w:bidi="fa-IR"/>
        </w:rPr>
        <w:t>es</w:t>
      </w:r>
      <w:r>
        <w:rPr>
          <w:lang w:bidi="fa-IR"/>
        </w:rPr>
        <w:t xml:space="preserve"> </w:t>
      </w:r>
      <w:r w:rsidR="00AB55EA">
        <w:rPr>
          <w:lang w:bidi="fa-IR"/>
        </w:rPr>
        <w:t>(</w:t>
      </w:r>
      <w:r w:rsidR="00AB55EA">
        <w:t xml:space="preserve">Breakspear, Terry, &amp; </w:t>
      </w:r>
      <w:proofErr w:type="spellStart"/>
      <w:r w:rsidR="00AB55EA">
        <w:t>Friston</w:t>
      </w:r>
      <w:proofErr w:type="spellEnd"/>
      <w:r w:rsidR="00AB55EA">
        <w:t>, 2003</w:t>
      </w:r>
      <w:r w:rsidR="00AB55EA">
        <w:rPr>
          <w:lang w:bidi="fa-IR"/>
        </w:rPr>
        <w:t xml:space="preserve">). </w:t>
      </w:r>
      <w:r w:rsidR="003A7A80">
        <w:rPr>
          <w:lang w:bidi="fa-IR"/>
        </w:rPr>
        <w:t xml:space="preserve">In the latter case, the activity </w:t>
      </w:r>
      <w:del w:id="10" w:author="Cees van Leeuwen" w:date="2020-01-06T14:47:00Z">
        <w:r w:rsidR="003A7A80" w:rsidDel="00BD7B75">
          <w:rPr>
            <w:lang w:bidi="fa-IR"/>
          </w:rPr>
          <w:delText xml:space="preserve">is </w:delText>
        </w:r>
      </w:del>
      <w:ins w:id="11" w:author="Cees van Leeuwen" w:date="2020-01-06T14:47:00Z">
        <w:r w:rsidR="00BD7B75">
          <w:rPr>
            <w:lang w:bidi="fa-IR"/>
          </w:rPr>
          <w:t>may be</w:t>
        </w:r>
        <w:r w:rsidR="00BD7B75">
          <w:rPr>
            <w:lang w:bidi="fa-IR"/>
          </w:rPr>
          <w:t xml:space="preserve"> </w:t>
        </w:r>
      </w:ins>
      <w:ins w:id="12" w:author="Cees van Leeuwen" w:date="2020-01-06T14:46:00Z">
        <w:r w:rsidR="00BD7B75">
          <w:rPr>
            <w:lang w:bidi="fa-IR"/>
          </w:rPr>
          <w:t>abstract</w:t>
        </w:r>
        <w:r w:rsidR="00BD7B75">
          <w:rPr>
            <w:lang w:bidi="fa-IR"/>
          </w:rPr>
          <w:t xml:space="preserve">ly </w:t>
        </w:r>
      </w:ins>
      <w:r w:rsidR="003A7A80">
        <w:rPr>
          <w:lang w:bidi="fa-IR"/>
        </w:rPr>
        <w:t>described</w:t>
      </w:r>
      <w:del w:id="13" w:author="Cees van Leeuwen" w:date="2020-01-06T12:57:00Z">
        <w:r w:rsidR="003A7A80" w:rsidDel="00344D2A">
          <w:rPr>
            <w:lang w:bidi="fa-IR"/>
          </w:rPr>
          <w:delText xml:space="preserve"> as</w:delText>
        </w:r>
      </w:del>
      <w:ins w:id="14" w:author="Cees van Leeuwen" w:date="2020-01-06T12:57:00Z">
        <w:r w:rsidR="00344D2A">
          <w:rPr>
            <w:lang w:bidi="fa-IR"/>
          </w:rPr>
          <w:t>, based on the</w:t>
        </w:r>
      </w:ins>
      <w:r w:rsidR="003A7A80">
        <w:rPr>
          <w:lang w:bidi="fa-IR"/>
        </w:rPr>
        <w:t xml:space="preserve"> a chaotic oscillator</w:t>
      </w:r>
      <w:ins w:id="15" w:author="Cees van Leeuwen" w:date="2020-01-06T12:57:00Z">
        <w:r w:rsidR="00344D2A">
          <w:rPr>
            <w:lang w:bidi="fa-IR"/>
          </w:rPr>
          <w:t>, for instance the one</w:t>
        </w:r>
      </w:ins>
      <w:r w:rsidR="003A7A80">
        <w:rPr>
          <w:lang w:bidi="fa-IR"/>
        </w:rPr>
        <w:t xml:space="preserve"> governed by the attractor in Figure S1A in the supplementary materials. </w:t>
      </w:r>
      <w:r w:rsidR="00AB55EA">
        <w:rPr>
          <w:lang w:bidi="fa-IR"/>
        </w:rPr>
        <w:t xml:space="preserve">Dimensional reduction via </w:t>
      </w:r>
      <w:proofErr w:type="spellStart"/>
      <w:r w:rsidR="00AB55EA">
        <w:rPr>
          <w:lang w:bidi="fa-IR"/>
        </w:rPr>
        <w:t>Poincar</w:t>
      </w:r>
      <w:r w:rsidR="000174C6">
        <w:rPr>
          <w:rFonts w:cstheme="minorHAnsi"/>
          <w:lang w:bidi="fa-IR"/>
        </w:rPr>
        <w:t>é</w:t>
      </w:r>
      <w:proofErr w:type="spellEnd"/>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w:t>
      </w:r>
      <w:proofErr w:type="spellStart"/>
      <w:r w:rsidR="00151023">
        <w:t>Strien</w:t>
      </w:r>
      <w:proofErr w:type="spellEnd"/>
      <w:r w:rsidR="00151023">
        <w:t xml:space="preserve">, 1987). </w:t>
      </w:r>
    </w:p>
    <w:p w:rsidR="00AB55EA" w:rsidRDefault="00151023" w:rsidP="00BE5049">
      <w:pPr>
        <w:rPr>
          <w:lang w:bidi="fa-IR"/>
        </w:rPr>
      </w:pPr>
      <w:r>
        <w:t xml:space="preserve"> </w:t>
      </w:r>
      <w:r w:rsidR="00AB55EA">
        <w:rPr>
          <w:lang w:bidi="fa-IR"/>
        </w:rPr>
        <w:t>The logistic map is of the form shown in Equation 1.</w:t>
      </w:r>
    </w:p>
    <w:p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rsidR="004D6B86" w:rsidRDefault="00151023" w:rsidP="0054723E">
      <w:pPr>
        <w:ind w:firstLine="0"/>
        <w:rPr>
          <w:lang w:bidi="fa-IR"/>
        </w:rPr>
      </w:pPr>
      <w:r>
        <w:rPr>
          <w:lang w:bidi="fa-IR"/>
        </w:rPr>
        <w:t xml:space="preserve">in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commentRangeStart w:id="16"/>
      <w:commentRangeStart w:id="17"/>
      <w:r w:rsidRPr="00BE5049">
        <w:rPr>
          <w:i/>
          <w:lang w:bidi="fa-IR"/>
        </w:rPr>
        <w:t>turbulence</w:t>
      </w:r>
      <w:commentRangeEnd w:id="16"/>
      <w:r w:rsidRPr="00BE5049">
        <w:rPr>
          <w:rStyle w:val="CommentReference"/>
          <w:i/>
        </w:rPr>
        <w:commentReference w:id="16"/>
      </w:r>
      <w:commentRangeEnd w:id="17"/>
      <w:r w:rsidRPr="00BE5049">
        <w:rPr>
          <w:rStyle w:val="CommentReference"/>
          <w:i/>
        </w:rPr>
        <w:commentReference w:id="17"/>
      </w:r>
      <w:r w:rsidRPr="00BE5049">
        <w:rPr>
          <w:i/>
          <w:lang w:bidi="fa-IR"/>
        </w:rPr>
        <w:t xml:space="preserve"> parameter</w:t>
      </w:r>
      <w:r>
        <w:rPr>
          <w:lang w:bidi="fa-IR"/>
        </w:rPr>
        <w:t xml:space="preserve">. </w:t>
      </w:r>
      <w:r w:rsidR="00AB55EA">
        <w:rPr>
          <w:lang w:bidi="fa-IR"/>
        </w:rPr>
        <w:t xml:space="preserve">For certain regimes 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w:t>
      </w:r>
      <w:commentRangeStart w:id="18"/>
      <w:r w:rsidR="00AB55EA">
        <w:rPr>
          <w:lang w:bidi="fa-IR"/>
        </w:rPr>
        <w:t>deterministic</w:t>
      </w:r>
      <w:commentRangeEnd w:id="18"/>
      <w:r w:rsidR="00E61394">
        <w:rPr>
          <w:rStyle w:val="CommentReference"/>
        </w:rPr>
        <w:commentReference w:id="18"/>
      </w:r>
      <w:ins w:id="19" w:author="MohammadHossein Manuel Haqiqatkhah" w:date="2020-01-05T21:46:00Z">
        <w:r w:rsidR="0054723E">
          <w:rPr>
            <w:lang w:bidi="fa-IR"/>
          </w:rPr>
          <w:t xml:space="preserve"> </w:t>
        </w:r>
        <w:commentRangeStart w:id="20"/>
        <w:commentRangeStart w:id="21"/>
        <w:del w:id="22" w:author="Cees van Leeuwen" w:date="2020-01-06T14:47:00Z">
          <w:r w:rsidR="0054723E" w:rsidDel="00BD7B75">
            <w:rPr>
              <w:lang w:bidi="fa-IR"/>
            </w:rPr>
            <w:delText>chaotic</w:delText>
          </w:r>
        </w:del>
      </w:ins>
      <w:commentRangeEnd w:id="20"/>
      <w:ins w:id="23" w:author="MohammadHossein Manuel Haqiqatkhah" w:date="2020-01-05T21:47:00Z">
        <w:del w:id="24" w:author="Cees van Leeuwen" w:date="2020-01-06T14:47:00Z">
          <w:r w:rsidR="0054723E" w:rsidDel="00BD7B75">
            <w:rPr>
              <w:rStyle w:val="CommentReference"/>
            </w:rPr>
            <w:commentReference w:id="20"/>
          </w:r>
        </w:del>
      </w:ins>
      <w:commentRangeEnd w:id="21"/>
      <w:del w:id="25" w:author="Cees van Leeuwen" w:date="2020-01-06T14:47:00Z">
        <w:r w:rsidR="002D2936" w:rsidDel="00BD7B75">
          <w:rPr>
            <w:rStyle w:val="CommentReference"/>
          </w:rPr>
          <w:commentReference w:id="21"/>
        </w:r>
        <w:r w:rsidR="00AB55EA" w:rsidDel="00BD7B75">
          <w:rPr>
            <w:lang w:bidi="fa-IR"/>
          </w:rPr>
          <w:delText xml:space="preserve"> </w:delText>
        </w:r>
      </w:del>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rsidR="00057054" w:rsidRDefault="00057054" w:rsidP="00CB7747">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26"/>
      <w:r>
        <w:rPr>
          <w:lang w:bidi="fa-IR"/>
        </w:rPr>
        <w:t>Kaneko, 1992).</w:t>
      </w:r>
      <w:r w:rsidRPr="00151A09">
        <w:t xml:space="preserve"> </w:t>
      </w:r>
      <w:commentRangeEnd w:id="26"/>
      <w:r>
        <w:rPr>
          <w:rStyle w:val="CommentReference"/>
        </w:rPr>
        <w:commentReference w:id="26"/>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rsidR="00057054" w:rsidRPr="00C6181B" w:rsidRDefault="00057054" w:rsidP="00CB7747">
      <w:pPr>
        <w:rPr>
          <w:lang w:bidi="fa-IR"/>
        </w:rPr>
      </w:pPr>
      <w:commentRangeStart w:id="27"/>
      <w:r>
        <w:rPr>
          <w:lang w:bidi="fa-IR"/>
        </w:rPr>
        <w:t>EQ</w:t>
      </w:r>
      <w:r w:rsidR="004668C4">
        <w:rPr>
          <w:lang w:bidi="fa-IR"/>
        </w:rPr>
        <w:t xml:space="preserve"> </w:t>
      </w:r>
      <w:r>
        <w:rPr>
          <w:lang w:bidi="fa-IR"/>
        </w:rPr>
        <w:t xml:space="preserve">2 </w:t>
      </w:r>
      <w:r>
        <w:rPr>
          <w:lang w:bidi="fa-IR"/>
        </w:rPr>
        <w:tab/>
      </w:r>
      <w:commentRangeEnd w:id="27"/>
      <w:r w:rsidR="00FE03DE">
        <w:rPr>
          <w:rStyle w:val="CommentReference"/>
        </w:rPr>
        <w:commentReference w:id="27"/>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rsidR="00057054" w:rsidRDefault="008B4C4D" w:rsidP="00CB7747">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CF2DD3">
        <w:rPr>
          <w:i/>
          <w:lang w:bidi="fa-IR"/>
          <w:rPrChange w:id="28" w:author="Cees van Leeuwen" w:date="2020-01-06T12:06:00Z">
            <w:rPr>
              <w:lang w:bidi="fa-IR"/>
            </w:rPr>
          </w:rPrChange>
        </w:rPr>
        <w:t>X</w:t>
      </w:r>
      <w:del w:id="29" w:author="Cees van Leeuwen" w:date="2020-01-06T12:06:00Z">
        <w:r w:rsidR="004B5BE7" w:rsidRPr="00CF2DD3" w:rsidDel="00CF2DD3">
          <w:rPr>
            <w:i/>
            <w:lang w:bidi="fa-IR"/>
            <w:rPrChange w:id="30" w:author="Cees van Leeuwen" w:date="2020-01-06T12:06:00Z">
              <w:rPr>
                <w:lang w:bidi="fa-IR"/>
              </w:rPr>
            </w:rPrChange>
          </w:rPr>
          <w:delText>_</w:delText>
        </w:r>
      </w:del>
      <w:r w:rsidR="004B5BE7" w:rsidRPr="00CF2DD3">
        <w:rPr>
          <w:i/>
          <w:lang w:bidi="fa-IR"/>
          <w:rPrChange w:id="31" w:author="Cees van Leeuwen" w:date="2020-01-06T12:06:00Z">
            <w:rPr>
              <w:lang w:bidi="fa-IR"/>
            </w:rPr>
          </w:rPrChange>
        </w:rPr>
        <w:t>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see Hellrigel</w:t>
      </w:r>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 (2019).</w:t>
      </w:r>
    </w:p>
    <w:p w:rsidR="0004168D" w:rsidRDefault="00140C89" w:rsidP="00B91A3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at a given time is defined as the absolute value of the difference in the value of their activity.</w:t>
      </w:r>
      <w:r w:rsidR="00AB1352">
        <w:rPr>
          <w:lang w:bidi="fa-IR"/>
        </w:rPr>
        <w:t xml:space="preserve"> Note that </w:t>
      </w:r>
      <w:r w:rsidR="0004168D">
        <w:rPr>
          <w:lang w:bidi="fa-IR"/>
        </w:rPr>
        <w:t xml:space="preserve">although rewiring steps are local, </w:t>
      </w:r>
      <w:del w:id="32" w:author="Cees van Leeuwen" w:date="2020-01-06T14:49:00Z">
        <w:r w:rsidR="00AB1352" w:rsidDel="00BD7B75">
          <w:rPr>
            <w:lang w:bidi="fa-IR"/>
          </w:rPr>
          <w:delText>for</w:delText>
        </w:r>
        <w:r w:rsidR="0004168D" w:rsidDel="00BD7B75">
          <w:rPr>
            <w:lang w:bidi="fa-IR"/>
          </w:rPr>
          <w:delText xml:space="preserve"> </w:delText>
        </w:r>
        <w:r w:rsidR="00AB1352" w:rsidDel="00BD7B75">
          <w:rPr>
            <w:lang w:bidi="fa-IR"/>
          </w:rPr>
          <w:delText xml:space="preserve">simplicity, </w:delText>
        </w:r>
      </w:del>
      <w:commentRangeStart w:id="33"/>
      <w:commentRangeStart w:id="34"/>
      <w:commentRangeStart w:id="35"/>
      <w:del w:id="36" w:author="Cees van Leeuwen" w:date="2020-01-06T13:11:00Z">
        <w:r w:rsidR="00AB1352" w:rsidDel="002D2936">
          <w:rPr>
            <w:lang w:bidi="fa-IR"/>
          </w:rPr>
          <w:delText xml:space="preserve">nonlocal information </w:delText>
        </w:r>
      </w:del>
      <w:del w:id="37" w:author="Cees van Leeuwen" w:date="2020-01-06T13:10:00Z">
        <w:r w:rsidR="00AB1352" w:rsidDel="002D2936">
          <w:rPr>
            <w:lang w:bidi="fa-IR"/>
          </w:rPr>
          <w:delText xml:space="preserve">is </w:delText>
        </w:r>
      </w:del>
      <w:del w:id="38" w:author="Cees van Leeuwen" w:date="2020-01-06T13:11:00Z">
        <w:r w:rsidR="00AB1352" w:rsidDel="002D2936">
          <w:rPr>
            <w:lang w:bidi="fa-IR"/>
          </w:rPr>
          <w:delText xml:space="preserve">used for finding </w:delText>
        </w:r>
      </w:del>
      <w:r w:rsidR="00AB1352">
        <w:rPr>
          <w:lang w:bidi="fa-IR"/>
        </w:rPr>
        <w:t>the most dissimilar unconnected node</w:t>
      </w:r>
      <w:del w:id="39" w:author="Cees van Leeuwen" w:date="2020-01-06T14:48:00Z">
        <w:r w:rsidR="00AB1352" w:rsidDel="00BD7B75">
          <w:rPr>
            <w:lang w:bidi="fa-IR"/>
          </w:rPr>
          <w:delText>s</w:delText>
        </w:r>
      </w:del>
      <w:ins w:id="40" w:author="Cees van Leeuwen" w:date="2020-01-06T13:11:00Z">
        <w:r w:rsidR="002D2936">
          <w:rPr>
            <w:lang w:bidi="fa-IR"/>
          </w:rPr>
          <w:t xml:space="preserve"> is obtained through a global search</w:t>
        </w:r>
      </w:ins>
      <w:r w:rsidR="00AB1352">
        <w:rPr>
          <w:lang w:bidi="fa-IR"/>
        </w:rPr>
        <w:t xml:space="preserve">. </w:t>
      </w:r>
      <w:commentRangeEnd w:id="33"/>
      <w:r w:rsidR="007624EB">
        <w:rPr>
          <w:rStyle w:val="CommentReference"/>
        </w:rPr>
        <w:commentReference w:id="33"/>
      </w:r>
      <w:commentRangeEnd w:id="34"/>
      <w:r w:rsidR="00D037BE">
        <w:rPr>
          <w:rStyle w:val="CommentReference"/>
        </w:rPr>
        <w:commentReference w:id="34"/>
      </w:r>
      <w:commentRangeEnd w:id="35"/>
      <w:r w:rsidR="001616A1">
        <w:rPr>
          <w:rStyle w:val="CommentReference"/>
        </w:rPr>
        <w:commentReference w:id="35"/>
      </w:r>
      <w:r w:rsidR="00AB1352">
        <w:rPr>
          <w:lang w:bidi="fa-IR"/>
        </w:rPr>
        <w:t xml:space="preserve">For algorithms using local, or rather, regional information for this purpose, see </w:t>
      </w:r>
      <w:proofErr w:type="spellStart"/>
      <w:r w:rsidR="00AB1352" w:rsidRPr="00AB1352">
        <w:t>Jarman</w:t>
      </w:r>
      <w:proofErr w:type="spellEnd"/>
      <w:r w:rsidR="00B91A3D">
        <w:t xml:space="preserve"> et al.</w:t>
      </w:r>
      <w:r w:rsidR="00AB1352">
        <w:t xml:space="preserve"> </w:t>
      </w:r>
      <w:r w:rsidR="000C247C">
        <w:t>(</w:t>
      </w:r>
      <w:r w:rsidR="00AB1352">
        <w:t>2017</w:t>
      </w:r>
      <w:r w:rsidR="000C247C">
        <w:t>)</w:t>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B91A3D">
        <w:rPr>
          <w:lang w:val="sv-SE"/>
        </w:rPr>
        <w:t>(</w:t>
      </w:r>
      <w:r w:rsidR="0004168D">
        <w:rPr>
          <w:lang w:val="sv-SE"/>
        </w:rPr>
        <w:t>2014).</w:t>
      </w:r>
    </w:p>
    <w:p w:rsidR="00617703" w:rsidRDefault="0004168D" w:rsidP="00FE03DE">
      <w:pPr>
        <w:rPr>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mall worldness (</w:t>
      </w:r>
      <w:commentRangeStart w:id="41"/>
      <w:commentRangeStart w:id="42"/>
      <w:r w:rsidR="00AE1AF1">
        <w:rPr>
          <w:lang w:val="sv-SE"/>
        </w:rPr>
        <w:t>Sporns</w:t>
      </w:r>
      <w:commentRangeEnd w:id="41"/>
      <w:commentRangeEnd w:id="42"/>
      <w:r w:rsidR="005663FB">
        <w:rPr>
          <w:lang w:val="sv-SE"/>
        </w:rPr>
        <w:t xml:space="preserve"> &amp; Zwi, 2004</w:t>
      </w:r>
      <w:r w:rsidR="007624EB">
        <w:rPr>
          <w:rStyle w:val="CommentReference"/>
        </w:rPr>
        <w:commentReference w:id="41"/>
      </w:r>
      <w:r w:rsidR="005663FB">
        <w:rPr>
          <w:rStyle w:val="CommentReference"/>
        </w:rPr>
        <w:commentReference w:id="42"/>
      </w:r>
      <w:r w:rsidR="00AE1AF1">
        <w:rPr>
          <w:lang w:val="sv-SE"/>
        </w:rPr>
        <w:t>), modularity (</w:t>
      </w:r>
      <w:r w:rsidR="002A65DC" w:rsidRPr="002A65DC">
        <w:rPr>
          <w:lang w:val="sv-SE"/>
        </w:rPr>
        <w:t xml:space="preserve">Meunier, Lambiotte, &amp; Bullmore, </w:t>
      </w:r>
      <w:r w:rsidR="002A65DC">
        <w:rPr>
          <w:lang w:val="sv-SE"/>
        </w:rPr>
        <w:t>2010</w:t>
      </w:r>
      <w:r w:rsidR="005663FB">
        <w:rPr>
          <w:rStyle w:val="CommentReference"/>
        </w:rPr>
        <w:commentReference w:id="43"/>
      </w:r>
      <w:r w:rsidR="00AE1AF1">
        <w:rPr>
          <w:lang w:val="sv-SE"/>
        </w:rPr>
        <w:t>) and the rich club effect (van de Heuvel &amp; Sporns</w:t>
      </w:r>
      <w:r w:rsidR="000C247C">
        <w:rPr>
          <w:lang w:val="sv-SE"/>
        </w:rPr>
        <w:t>, 2011</w:t>
      </w:r>
      <w:r w:rsidR="00AE1AF1">
        <w:rPr>
          <w:lang w:val="sv-SE"/>
        </w:rPr>
        <w:t>)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rsidR="00617703" w:rsidRDefault="00617703" w:rsidP="007624EB">
      <w:pPr>
        <w:rPr>
          <w:lang w:val="sv-SE"/>
        </w:rPr>
      </w:pPr>
      <w:commentRangeStart w:id="44"/>
      <w:r>
        <w:rPr>
          <w:lang w:val="sv-SE"/>
        </w:rPr>
        <w:t xml:space="preserve">All </w:t>
      </w:r>
      <w:r w:rsidR="00BB10B1">
        <w:rPr>
          <w:lang w:val="sv-SE"/>
        </w:rPr>
        <w:t xml:space="preserve">model studies </w:t>
      </w:r>
      <w:r>
        <w:rPr>
          <w:lang w:val="sv-SE"/>
        </w:rPr>
        <w:t xml:space="preserve">of adaptive rewiring </w:t>
      </w:r>
      <w:del w:id="45" w:author="Cees van Leeuwen" w:date="2020-01-06T13:13:00Z">
        <w:r w:rsidDel="002D2936">
          <w:rPr>
            <w:lang w:val="sv-SE"/>
          </w:rPr>
          <w:delText xml:space="preserve">mentioned </w:delText>
        </w:r>
      </w:del>
      <w:r>
        <w:rPr>
          <w:lang w:val="sv-SE"/>
        </w:rPr>
        <w:t>so far</w:t>
      </w:r>
      <w:commentRangeEnd w:id="44"/>
      <w:r w:rsidR="007624EB">
        <w:rPr>
          <w:rStyle w:val="CommentReference"/>
        </w:rPr>
        <w:commentReference w:id="44"/>
      </w:r>
      <w:r>
        <w:rPr>
          <w:lang w:val="sv-SE"/>
        </w:rPr>
        <w:t xml:space="preserve">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van Leeuwen, Steyvers, &amp; Nooter, 1997),</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van Leeuwen &amp; Raffone, 2001)</w:t>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rsidR="00057054" w:rsidRPr="00E7305D" w:rsidRDefault="00B62477" w:rsidP="00B62477">
      <w:commentRangeStart w:id="46"/>
      <w:commentRangeStart w:id="47"/>
      <w:r>
        <w:rPr>
          <w:lang w:val="sv-SE"/>
        </w:rPr>
        <w:t>(</w:t>
      </w:r>
      <w:r>
        <w:rPr>
          <w:color w:val="FF0000"/>
          <w:lang w:val="sv-SE"/>
        </w:rPr>
        <w:t>Transitioning sentences/paragraph to portray the layout of the paper?</w:t>
      </w:r>
      <w:r>
        <w:rPr>
          <w:lang w:val="sv-SE"/>
        </w:rPr>
        <w:t>)</w:t>
      </w:r>
      <w:commentRangeEnd w:id="46"/>
      <w:r w:rsidR="0001237E">
        <w:rPr>
          <w:rStyle w:val="CommentReference"/>
        </w:rPr>
        <w:commentReference w:id="46"/>
      </w:r>
      <w:r w:rsidR="009472F4">
        <w:rPr>
          <w:lang w:val="sv-SE"/>
        </w:rPr>
        <w:t xml:space="preserve"> </w:t>
      </w:r>
      <w:commentRangeEnd w:id="47"/>
      <w:r w:rsidR="00801A66">
        <w:rPr>
          <w:rStyle w:val="CommentReference"/>
        </w:rPr>
        <w:commentReference w:id="47"/>
      </w:r>
      <w:r w:rsidR="009472F4">
        <w:rPr>
          <w:lang w:val="sv-SE"/>
        </w:rPr>
        <w:t xml:space="preserve">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ins w:id="48" w:author="MohammadHossein Manuel Haqiqatkhah" w:date="2020-01-05T23:57:00Z">
        <w:r w:rsidR="00E138D4">
          <w:t>, characterize,</w:t>
        </w:r>
      </w:ins>
      <w:r w:rsidR="009472F4">
        <w:t xml:space="preserve"> and compare models.</w:t>
      </w:r>
      <w:r w:rsidR="0047436F">
        <w:t xml:space="preserve"> In t</w:t>
      </w:r>
      <w:r w:rsidR="009472F4">
        <w:t>he results sectio</w:t>
      </w:r>
      <w:r w:rsidR="0047436F">
        <w:t xml:space="preserve">n, we describe our findings, mainly that </w:t>
      </w:r>
      <w:commentRangeStart w:id="49"/>
      <w:del w:id="50" w:author="Cees van Leeuwen" w:date="2020-01-06T13:14:00Z">
        <w:r w:rsidR="0047436F" w:rsidDel="002D2936">
          <w:delText xml:space="preserve">….. </w:delText>
        </w:r>
        <w:r w:rsidR="009472F4" w:rsidDel="002D2936">
          <w:delText xml:space="preserve"> </w:delText>
        </w:r>
      </w:del>
      <w:commentRangeEnd w:id="49"/>
      <w:ins w:id="51" w:author="Cees van Leeuwen" w:date="2020-01-06T13:14:00Z">
        <w:r w:rsidR="002D2936">
          <w:t xml:space="preserve">non-uniform parameters </w:t>
        </w:r>
      </w:ins>
      <w:ins w:id="52" w:author="Cees van Leeuwen" w:date="2020-01-06T13:15:00Z">
        <w:r w:rsidR="007A64BD">
          <w:t>is shown not to</w:t>
        </w:r>
      </w:ins>
      <w:ins w:id="53" w:author="Cees van Leeuwen" w:date="2020-01-06T13:14:00Z">
        <w:r w:rsidR="002D2936">
          <w:t xml:space="preserve"> </w:t>
        </w:r>
      </w:ins>
      <w:ins w:id="54" w:author="Cees van Leeuwen" w:date="2020-01-06T13:15:00Z">
        <w:r w:rsidR="002D2936">
          <w:t>interfere with the evolution of brain-like structure</w:t>
        </w:r>
        <w:r w:rsidR="007A64BD">
          <w:t>.</w:t>
        </w:r>
      </w:ins>
      <w:ins w:id="55" w:author="Cees van Leeuwen" w:date="2020-01-06T13:14:00Z">
        <w:r w:rsidR="002D2936">
          <w:t xml:space="preserve">  </w:t>
        </w:r>
      </w:ins>
      <w:r w:rsidR="00801A66">
        <w:rPr>
          <w:rStyle w:val="CommentReference"/>
        </w:rPr>
        <w:commentReference w:id="49"/>
      </w:r>
      <w:r w:rsidR="009472F4">
        <w:t>A discussion ends the paper.</w:t>
      </w:r>
    </w:p>
    <w:p w:rsidR="001924E9" w:rsidRDefault="00921160" w:rsidP="001924E9">
      <w:pPr>
        <w:pStyle w:val="Heading1"/>
      </w:pPr>
      <w:r>
        <w:t>Method</w:t>
      </w:r>
    </w:p>
    <w:p w:rsidR="001D12AF" w:rsidRDefault="00B332A2" w:rsidP="00B2251E">
      <w:pPr>
        <w:pStyle w:val="Heading3"/>
        <w:ind w:firstLine="0"/>
        <w:rPr>
          <w:lang w:bidi="fa-IR"/>
        </w:rPr>
      </w:pPr>
      <w:r>
        <w:rPr>
          <w:lang w:bidi="fa-IR"/>
        </w:rPr>
        <w:t>D</w:t>
      </w:r>
      <w:r w:rsidR="002D037E">
        <w:rPr>
          <w:lang w:bidi="fa-IR"/>
        </w:rPr>
        <w:t>escription of networks</w:t>
      </w:r>
    </w:p>
    <w:p w:rsidR="006B1E2C" w:rsidRDefault="00AB55EA" w:rsidP="003970A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w:t>
      </w:r>
      <w:del w:id="56" w:author="MohammadHossein Manuel Haqiqatkhah" w:date="2020-01-06T00:05:00Z">
        <w:r w:rsidR="002D037E" w:rsidDel="00264631">
          <w:delText xml:space="preserve"> </w:delText>
        </w:r>
      </w:del>
      <w:ins w:id="57" w:author="MohammadHossein Manuel Haqiqatkhah" w:date="2020-01-06T00:16:00Z">
        <w:r w:rsidR="00CB7747">
          <w:t>This set is called adjacency list</w:t>
        </w:r>
      </w:ins>
      <w:ins w:id="58" w:author="MohammadHossein Manuel Haqiqatkhah" w:date="2020-01-06T00:22:00Z">
        <w:r w:rsidR="003970AE">
          <w:t>,</w:t>
        </w:r>
      </w:ins>
      <w:ins w:id="59" w:author="MohammadHossein Manuel Haqiqatkhah" w:date="2020-01-06T00:17:00Z">
        <w:r w:rsidR="00CB7747">
          <w:t xml:space="preserve"> wher</w:t>
        </w:r>
      </w:ins>
      <w:ins w:id="60" w:author="MohammadHossein Manuel Haqiqatkhah" w:date="2020-01-06T00:21:00Z">
        <w:r w:rsidR="003970AE">
          <w:t>e</w:t>
        </w:r>
      </w:ins>
      <w:ins w:id="61" w:author="MohammadHossein Manuel Haqiqatkhah" w:date="2020-01-06T00:17:00Z">
        <w:r w:rsidR="00CB7747">
          <w:t>in, c</w:t>
        </w:r>
      </w:ins>
      <w:ins w:id="62" w:author="MohammadHossein Manuel Haqiqatkhah" w:date="2020-01-06T00:16:00Z">
        <w:r w:rsidR="00CB7747">
          <w:t>onventionally, zero valued elements are omitted.</w:t>
        </w:r>
        <w:r w:rsidR="00CB7747" w:rsidRPr="00583A98" w:rsidDel="00264631">
          <w:rPr>
            <w:i/>
          </w:rPr>
          <w:t xml:space="preserve"> </w:t>
        </w:r>
      </w:ins>
      <w:commentRangeStart w:id="63"/>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0.</w:t>
      </w:r>
      <w:commentRangeEnd w:id="63"/>
      <w:r w:rsidR="00264631">
        <w:rPr>
          <w:rStyle w:val="CommentReference"/>
        </w:rPr>
        <w:commentReference w:id="63"/>
      </w:r>
      <w:r w:rsidR="003D2074">
        <w:t xml:space="preserve">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64"/>
      <w:r w:rsidR="00151023">
        <w:rPr>
          <w:i/>
        </w:rPr>
        <w:t xml:space="preserve">M </w:t>
      </w:r>
      <w:commentRangeEnd w:id="64"/>
      <w:r w:rsidR="00151023">
        <w:rPr>
          <w:rStyle w:val="CommentReference"/>
        </w:rPr>
        <w:commentReference w:id="64"/>
      </w:r>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ins w:id="65" w:author="Cees van Leeuwen" w:date="2020-01-06T15:15:00Z">
        <w:r w:rsidR="00D756CA">
          <w:rPr>
            <w:lang w:bidi="fa-IR"/>
          </w:rPr>
          <w:t>Among V, we may distinguish</w:t>
        </w:r>
      </w:ins>
      <w:ins w:id="66" w:author="Cees van Leeuwen" w:date="2020-01-06T15:14:00Z">
        <w:r w:rsidR="00D756CA">
          <w:rPr>
            <w:lang w:bidi="fa-IR"/>
          </w:rPr>
          <w:t xml:space="preserve"> majority and minority </w:t>
        </w:r>
      </w:ins>
      <w:commentRangeStart w:id="67"/>
      <w:ins w:id="68" w:author="Cees van Leeuwen" w:date="2020-01-06T15:15:00Z">
        <w:r w:rsidR="00D756CA">
          <w:rPr>
            <w:lang w:bidi="fa-IR"/>
          </w:rPr>
          <w:t>subsets</w:t>
        </w:r>
      </w:ins>
      <w:commentRangeEnd w:id="67"/>
      <w:ins w:id="69" w:author="Cees van Leeuwen" w:date="2020-01-06T15:18:00Z">
        <w:r w:rsidR="00D12B5F">
          <w:rPr>
            <w:rStyle w:val="CommentReference"/>
          </w:rPr>
          <w:commentReference w:id="67"/>
        </w:r>
      </w:ins>
      <w:ins w:id="70" w:author="Cees van Leeuwen" w:date="2020-01-06T15:15:00Z">
        <w:r w:rsidR="00D756CA">
          <w:rPr>
            <w:lang w:bidi="fa-IR"/>
          </w:rPr>
          <w:t xml:space="preserve">. </w:t>
        </w:r>
      </w:ins>
      <w:ins w:id="71" w:author="Cees van Leeuwen" w:date="2020-01-06T15:14:00Z">
        <w:r w:rsidR="00D756CA">
          <w:rPr>
            <w:lang w:bidi="fa-IR"/>
          </w:rPr>
          <w:t xml:space="preserve"> </w:t>
        </w:r>
      </w:ins>
      <w:ins w:id="72" w:author="Cees van Leeuwen" w:date="2020-01-06T15:16:00Z">
        <w:r w:rsidR="00D756CA">
          <w:rPr>
            <w:lang w:bidi="fa-IR"/>
          </w:rPr>
          <w:t>T</w:t>
        </w:r>
      </w:ins>
      <w:ins w:id="73" w:author="Cees van Leeuwen" w:date="2020-01-06T15:14:00Z">
        <w:r w:rsidR="00D756CA">
          <w:rPr>
            <w:lang w:bidi="fa-IR"/>
          </w:rPr>
          <w:t xml:space="preserve">he </w:t>
        </w:r>
        <w:r w:rsidR="00D756CA">
          <w:rPr>
            <w:lang w:bidi="fa-IR"/>
          </w:rPr>
          <w:t xml:space="preserve">edges </w:t>
        </w:r>
        <w:del w:id="74" w:author="Cees van Leeuwen" w:date="2020-01-06T15:06:00Z">
          <w:r w:rsidR="00D756CA" w:rsidDel="00361375">
            <w:rPr>
              <w:lang w:bidi="fa-IR"/>
            </w:rPr>
            <w:delText>between</w:delText>
          </w:r>
        </w:del>
        <w:r w:rsidR="00D756CA">
          <w:rPr>
            <w:lang w:bidi="fa-IR"/>
          </w:rPr>
          <w:t>amongst members of these subsets</w:t>
        </w:r>
        <w:r w:rsidR="00D756CA">
          <w:rPr>
            <w:lang w:bidi="fa-IR"/>
          </w:rPr>
          <w:t xml:space="preserve"> </w:t>
        </w:r>
        <w:del w:id="75" w:author="Cees van Leeuwen" w:date="2020-01-06T15:06:00Z">
          <w:r w:rsidR="00D756CA" w:rsidDel="00361375">
            <w:rPr>
              <w:lang w:bidi="fa-IR"/>
            </w:rPr>
            <w:delText xml:space="preserve">them </w:delText>
          </w:r>
        </w:del>
        <w:r w:rsidR="00D756CA">
          <w:rPr>
            <w:lang w:bidi="fa-IR"/>
          </w:rPr>
          <w:t>form subgraphs</w:t>
        </w:r>
        <w:r w:rsidR="00D756CA" w:rsidRPr="00DF7189">
          <w:rPr>
            <w:lang w:bidi="fa-IR"/>
          </w:rPr>
          <w:t xml:space="preserve"> </w:t>
        </w:r>
        <w:r w:rsidR="00D756CA">
          <w:rPr>
            <w:lang w:bidi="fa-IR"/>
          </w:rPr>
          <w:t>within G</w:t>
        </w:r>
        <w:r w:rsidR="00D756CA">
          <w:rPr>
            <w:lang w:bidi="fa-IR"/>
          </w:rPr>
          <w:t>,</w:t>
        </w:r>
        <w:r w:rsidR="00D756CA">
          <w:rPr>
            <w:lang w:bidi="fa-IR"/>
          </w:rPr>
          <w:t xml:space="preserve"> henceforth</w:t>
        </w:r>
        <w:r w:rsidR="00D756CA">
          <w:rPr>
            <w:lang w:bidi="fa-IR"/>
          </w:rPr>
          <w:t xml:space="preserve"> called</w:t>
        </w:r>
        <w:r w:rsidR="00D756CA">
          <w:rPr>
            <w:lang w:bidi="fa-IR"/>
          </w:rPr>
          <w:t xml:space="preserve"> </w:t>
        </w:r>
        <w:r w:rsidR="00D756CA" w:rsidRPr="00D756CA">
          <w:rPr>
            <w:i/>
            <w:lang w:bidi="fa-IR"/>
            <w:rPrChange w:id="76" w:author="Cees van Leeuwen" w:date="2020-01-06T15:08:00Z">
              <w:rPr>
                <w:lang w:bidi="fa-IR"/>
              </w:rPr>
            </w:rPrChange>
          </w:rPr>
          <w:t>minority</w:t>
        </w:r>
        <w:r w:rsidR="00D756CA">
          <w:rPr>
            <w:lang w:bidi="fa-IR"/>
          </w:rPr>
          <w:t xml:space="preserve"> an</w:t>
        </w:r>
        <w:r w:rsidR="00D756CA">
          <w:rPr>
            <w:lang w:bidi="fa-IR"/>
          </w:rPr>
          <w:t xml:space="preserve">d </w:t>
        </w:r>
        <w:r w:rsidR="00D756CA" w:rsidRPr="00D756CA">
          <w:rPr>
            <w:i/>
            <w:lang w:bidi="fa-IR"/>
            <w:rPrChange w:id="77" w:author="Cees van Leeuwen" w:date="2020-01-06T15:08:00Z">
              <w:rPr>
                <w:lang w:bidi="fa-IR"/>
              </w:rPr>
            </w:rPrChange>
          </w:rPr>
          <w:t>majority</w:t>
        </w:r>
        <w:r w:rsidR="00D756CA" w:rsidRPr="00D756CA">
          <w:rPr>
            <w:i/>
            <w:lang w:bidi="fa-IR"/>
            <w:rPrChange w:id="78" w:author="Cees van Leeuwen" w:date="2020-01-06T15:08:00Z">
              <w:rPr>
                <w:lang w:bidi="fa-IR"/>
              </w:rPr>
            </w:rPrChange>
          </w:rPr>
          <w:t xml:space="preserve"> partition</w:t>
        </w:r>
        <w:r w:rsidR="00D756CA" w:rsidRPr="00D756CA">
          <w:rPr>
            <w:i/>
            <w:lang w:bidi="fa-IR"/>
            <w:rPrChange w:id="79" w:author="Cees van Leeuwen" w:date="2020-01-06T15:08:00Z">
              <w:rPr>
                <w:lang w:bidi="fa-IR"/>
              </w:rPr>
            </w:rPrChange>
          </w:rPr>
          <w:t>s</w:t>
        </w:r>
        <w:r w:rsidR="00D756CA">
          <w:rPr>
            <w:lang w:bidi="fa-IR"/>
          </w:rPr>
          <w:t xml:space="preserve">. </w:t>
        </w:r>
        <w:r w:rsidR="00D756CA">
          <w:rPr>
            <w:lang w:bidi="fa-IR"/>
          </w:rPr>
          <w:t xml:space="preserve">A third subgraph </w:t>
        </w:r>
        <w:del w:id="80" w:author="Cees van Leeuwen" w:date="2020-01-06T15:07:00Z">
          <w:r w:rsidR="00D756CA" w:rsidDel="00361375">
            <w:rPr>
              <w:lang w:bidi="fa-IR"/>
            </w:rPr>
            <w:delText xml:space="preserve">is assumed as interpartition, which </w:delText>
          </w:r>
        </w:del>
        <w:r w:rsidR="00D756CA">
          <w:rPr>
            <w:lang w:bidi="fa-IR"/>
          </w:rPr>
          <w:t xml:space="preserve">comprises of all </w:t>
        </w:r>
      </w:ins>
      <w:ins w:id="81" w:author="Cees van Leeuwen" w:date="2020-01-06T15:22:00Z">
        <w:r w:rsidR="00D12B5F">
          <w:rPr>
            <w:lang w:bidi="fa-IR"/>
          </w:rPr>
          <w:t xml:space="preserve">of  V but </w:t>
        </w:r>
      </w:ins>
      <w:ins w:id="82" w:author="Cees van Leeuwen" w:date="2020-01-06T15:14:00Z">
        <w:del w:id="83" w:author="Cees van Leeuwen" w:date="2020-01-06T15:07:00Z">
          <w:r w:rsidR="00D756CA" w:rsidDel="00D756CA">
            <w:rPr>
              <w:lang w:bidi="fa-IR"/>
            </w:rPr>
            <w:delText xml:space="preserve"> </w:delText>
          </w:r>
        </w:del>
        <w:r w:rsidR="00D756CA">
          <w:rPr>
            <w:lang w:bidi="fa-IR"/>
          </w:rPr>
          <w:t xml:space="preserve">only </w:t>
        </w:r>
        <w:del w:id="84" w:author="Cees van Leeuwen" w:date="2020-01-06T15:07:00Z">
          <w:r w:rsidR="00D756CA" w:rsidDel="00D756CA">
            <w:rPr>
              <w:lang w:bidi="fa-IR"/>
            </w:rPr>
            <w:delText xml:space="preserve">the </w:delText>
          </w:r>
        </w:del>
        <w:r w:rsidR="00D756CA">
          <w:rPr>
            <w:lang w:bidi="fa-IR"/>
          </w:rPr>
          <w:t xml:space="preserve">edges </w:t>
        </w:r>
        <w:del w:id="85" w:author="Cees van Leeuwen" w:date="2020-01-06T15:07:00Z">
          <w:r w:rsidR="00D756CA" w:rsidDel="00D756CA">
            <w:rPr>
              <w:lang w:bidi="fa-IR"/>
            </w:rPr>
            <w:delText>connecting</w:delText>
          </w:r>
        </w:del>
        <w:r w:rsidR="00D756CA">
          <w:rPr>
            <w:lang w:bidi="fa-IR"/>
          </w:rPr>
          <w:t>between</w:t>
        </w:r>
        <w:r w:rsidR="00D756CA">
          <w:rPr>
            <w:lang w:bidi="fa-IR"/>
          </w:rPr>
          <w:t xml:space="preserve"> minority </w:t>
        </w:r>
        <w:del w:id="86" w:author="Cees van Leeuwen" w:date="2020-01-06T15:07:00Z">
          <w:r w:rsidR="00D756CA" w:rsidDel="00D756CA">
            <w:rPr>
              <w:lang w:bidi="fa-IR"/>
            </w:rPr>
            <w:delText>nodes to the</w:delText>
          </w:r>
        </w:del>
        <w:r w:rsidR="00D756CA">
          <w:rPr>
            <w:lang w:bidi="fa-IR"/>
          </w:rPr>
          <w:t>and</w:t>
        </w:r>
        <w:r w:rsidR="00D756CA">
          <w:rPr>
            <w:lang w:bidi="fa-IR"/>
          </w:rPr>
          <w:t xml:space="preserve"> majority nodes</w:t>
        </w:r>
      </w:ins>
      <w:ins w:id="87" w:author="Cees van Leeuwen" w:date="2020-01-06T15:22:00Z">
        <w:r w:rsidR="00D12B5F">
          <w:rPr>
            <w:lang w:bidi="fa-IR"/>
          </w:rPr>
          <w:t xml:space="preserve">. </w:t>
        </w:r>
      </w:ins>
      <w:ins w:id="88" w:author="Cees van Leeuwen" w:date="2020-01-06T15:23:00Z">
        <w:r w:rsidR="00D12B5F">
          <w:rPr>
            <w:lang w:bidi="fa-IR"/>
          </w:rPr>
          <w:t>Such a</w:t>
        </w:r>
      </w:ins>
      <w:ins w:id="89" w:author="Cees van Leeuwen" w:date="2020-01-06T15:14:00Z">
        <w:r w:rsidR="00D756CA">
          <w:rPr>
            <w:lang w:bidi="fa-IR"/>
          </w:rPr>
          <w:t xml:space="preserve"> subgraph is called</w:t>
        </w:r>
        <w:r w:rsidR="00D756CA">
          <w:rPr>
            <w:lang w:bidi="fa-IR"/>
          </w:rPr>
          <w:t xml:space="preserve"> </w:t>
        </w:r>
        <w:proofErr w:type="spellStart"/>
        <w:r w:rsidR="00D756CA" w:rsidRPr="00D756CA">
          <w:rPr>
            <w:i/>
            <w:lang w:bidi="fa-IR"/>
            <w:rPrChange w:id="90" w:author="Cees van Leeuwen" w:date="2020-01-06T15:08:00Z">
              <w:rPr>
                <w:lang w:bidi="fa-IR"/>
              </w:rPr>
            </w:rPrChange>
          </w:rPr>
          <w:t>interpartition</w:t>
        </w:r>
        <w:proofErr w:type="spellEnd"/>
        <w:r w:rsidR="00D756CA">
          <w:rPr>
            <w:lang w:bidi="fa-IR"/>
          </w:rPr>
          <w:t>.</w:t>
        </w:r>
      </w:ins>
    </w:p>
    <w:p w:rsidR="002D037E" w:rsidDel="008B4C4D" w:rsidRDefault="002D037E" w:rsidP="00B62477">
      <w:pPr>
        <w:rPr>
          <w:del w:id="91" w:author="Cees van Leeuwen" w:date="2020-01-04T17:33:00Z"/>
        </w:rPr>
      </w:pPr>
    </w:p>
    <w:p w:rsidR="00987BC1" w:rsidRPr="002D037E" w:rsidRDefault="00987BC1" w:rsidP="00C30B73">
      <w:pPr>
        <w:ind w:firstLine="0"/>
        <w:rPr>
          <w:lang w:bidi="fa-IR"/>
        </w:rPr>
      </w:pPr>
      <w:commentRangeStart w:id="92"/>
      <w:commentRangeStart w:id="93"/>
      <w:r w:rsidRPr="00C30B73">
        <w:rPr>
          <w:b/>
        </w:rPr>
        <w:t>Dynamics on the graph</w:t>
      </w:r>
      <w:commentRangeEnd w:id="92"/>
      <w:r w:rsidR="00D84382">
        <w:rPr>
          <w:rStyle w:val="CommentReference"/>
        </w:rPr>
        <w:commentReference w:id="92"/>
      </w:r>
      <w:commentRangeEnd w:id="93"/>
      <w:r w:rsidR="002D4317">
        <w:rPr>
          <w:rStyle w:val="CommentReference"/>
        </w:rPr>
        <w:commentReference w:id="93"/>
      </w:r>
    </w:p>
    <w:p w:rsidR="00151A09" w:rsidRDefault="00987BC1" w:rsidP="00BE5049">
      <w:r>
        <w:rPr>
          <w:lang w:bidi="fa-IR"/>
        </w:rPr>
        <w:t xml:space="preserve">To each </w:t>
      </w:r>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ins w:id="94" w:author="Cees van Leeuwen" w:date="2020-01-06T15:24:00Z">
        <w:r w:rsidR="00D12B5F">
          <w:rPr>
            <w:lang w:bidi="fa-IR"/>
          </w:rPr>
          <w:t>,</w:t>
        </w:r>
      </w:ins>
      <w:r w:rsidR="0066593C">
        <w:rPr>
          <w:lang w:bidi="fa-IR"/>
        </w:rPr>
        <w:t xml:space="preserve"> </w:t>
      </w:r>
      <w:r w:rsidR="006C1BD0">
        <w:t>remain fixed in our model</w:t>
      </w:r>
      <w:ins w:id="95" w:author="Cees van Leeuwen" w:date="2020-01-06T15:25:00Z">
        <w:r w:rsidR="00D12B5F">
          <w:t xml:space="preserve"> </w:t>
        </w:r>
      </w:ins>
      <w:ins w:id="96" w:author="Cees van Leeuwen" w:date="2020-01-06T15:26:00Z">
        <w:r w:rsidR="00D12B5F">
          <w:t>simulation</w:t>
        </w:r>
      </w:ins>
      <w:r w:rsidR="006C1BD0">
        <w:t xml:space="preserve">s. </w:t>
      </w:r>
      <w:r w:rsidR="00151A09">
        <w:t xml:space="preserve"> </w:t>
      </w:r>
      <w:r w:rsidR="006C1BD0">
        <w:t>Models</w:t>
      </w:r>
      <w:r w:rsidR="002D4317">
        <w:t xml:space="preserve"> with identical parameter sets </w:t>
      </w:r>
      <w:r w:rsidR="006C1BD0">
        <w:t xml:space="preserve">are called </w:t>
      </w:r>
      <w:r w:rsidR="006C1BD0" w:rsidRPr="00D756CA">
        <w:rPr>
          <w:i/>
          <w:rPrChange w:id="97" w:author="Cees van Leeuwen" w:date="2020-01-06T15:14:00Z">
            <w:rPr/>
          </w:rPrChange>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commentRangeStart w:id="98"/>
      <w:r w:rsidR="009472F4">
        <w:rPr>
          <w:lang w:bidi="fa-IR"/>
        </w:rPr>
        <w:t>Each network was ran for 20 million iterations.</w:t>
      </w:r>
      <w:commentRangeEnd w:id="98"/>
      <w:r w:rsidR="009472F4">
        <w:rPr>
          <w:rStyle w:val="CommentReference"/>
        </w:rPr>
        <w:commentReference w:id="98"/>
      </w:r>
      <w:r w:rsidR="00151A09">
        <w:t xml:space="preserve"> 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ins w:id="99" w:author="Cees van Leeuwen" w:date="2020-01-06T13:16:00Z">
        <w:r w:rsidR="007A64BD">
          <w:t xml:space="preserve"> and were ran </w:t>
        </w:r>
        <w:proofErr w:type="spellStart"/>
        <w:r w:rsidR="007A64BD">
          <w:t>on</w:t>
        </w:r>
      </w:ins>
      <w:del w:id="100" w:author="Cees van Leeuwen" w:date="2020-01-06T13:16:00Z">
        <w:r w:rsidR="00151A09" w:rsidDel="007A64BD">
          <w:delText>.</w:delText>
        </w:r>
        <w:r w:rsidR="00AF1421" w:rsidDel="007A64BD">
          <w:delText xml:space="preserve"> </w:delText>
        </w:r>
      </w:del>
      <w:ins w:id="101" w:author="MohammadHossein Manuel Haqiqatkhah" w:date="2020-01-06T09:40:00Z">
        <w:del w:id="102" w:author="Cees van Leeuwen" w:date="2020-01-06T13:16:00Z">
          <w:r w:rsidR="005908F6" w:rsidDel="007A64BD">
            <w:delText xml:space="preserve">The intensive computations </w:delText>
          </w:r>
        </w:del>
        <w:del w:id="103" w:author="Cees van Leeuwen" w:date="2020-01-06T13:17:00Z">
          <w:r w:rsidR="005908F6" w:rsidDel="007A64BD">
            <w:delText xml:space="preserve">were run on </w:delText>
          </w:r>
        </w:del>
        <w:r w:rsidR="005908F6">
          <w:t>Flanders</w:t>
        </w:r>
        <w:proofErr w:type="spellEnd"/>
        <w:r w:rsidR="005908F6">
          <w:t xml:space="preserve"> Supercomputers … </w:t>
        </w:r>
      </w:ins>
    </w:p>
    <w:p w:rsidR="00151A09" w:rsidRPr="00E72BBD" w:rsidRDefault="0040399E" w:rsidP="00DB7066">
      <w:pPr>
        <w:pStyle w:val="Heading3"/>
        <w:ind w:firstLine="0"/>
      </w:pPr>
      <w:r>
        <w:t xml:space="preserve">Parameter setting and </w:t>
      </w:r>
      <w:r w:rsidR="006B1E2C">
        <w:t>Initialization</w:t>
      </w:r>
    </w:p>
    <w:p w:rsidR="0040399E" w:rsidRDefault="008B4C4D" w:rsidP="00BE5049">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ins w:id="104" w:author="Cees van Leeuwen" w:date="2020-01-06T13:19:00Z">
        <w:r w:rsidR="007A64BD">
          <w:t xml:space="preserve">, a connectivity density </w:t>
        </w:r>
      </w:ins>
      <w:ins w:id="105" w:author="Cees van Leeuwen" w:date="2020-01-06T13:20:00Z">
        <w:r w:rsidR="007A64BD">
          <w:t xml:space="preserve">providing robust evolution of small-world structure with uniform parameter setting  </w:t>
        </w:r>
        <w:commentRangeStart w:id="106"/>
        <w:r w:rsidR="007A64BD">
          <w:t>(van de</w:t>
        </w:r>
      </w:ins>
      <w:ins w:id="107" w:author="Cees van Leeuwen" w:date="2020-01-06T13:21:00Z">
        <w:r w:rsidR="007A64BD">
          <w:t>n</w:t>
        </w:r>
      </w:ins>
      <w:ins w:id="108" w:author="Cees van Leeuwen" w:date="2020-01-06T13:20:00Z">
        <w:r w:rsidR="007A64BD">
          <w:t xml:space="preserve"> Berg et al,</w:t>
        </w:r>
        <w:commentRangeEnd w:id="106"/>
        <w:r w:rsidR="007A64BD">
          <w:rPr>
            <w:rStyle w:val="CommentReference"/>
          </w:rPr>
          <w:commentReference w:id="106"/>
        </w:r>
      </w:ins>
      <w:ins w:id="109" w:author="Cees van Leeuwen" w:date="2020-01-06T13:21:00Z">
        <w:r w:rsidR="007A64BD">
          <w:t xml:space="preserve"> 2012</w:t>
        </w:r>
      </w:ins>
      <w:ins w:id="110" w:author="Cees van Leeuwen" w:date="2020-01-06T13:20:00Z">
        <w:r w:rsidR="007A64BD">
          <w:t>)</w:t>
        </w:r>
      </w:ins>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BE5049">
        <w:rPr>
          <w:lang w:bidi="fa-IR"/>
        </w:rPr>
        <w:t>"1"</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commentRangeStart w:id="111"/>
      <w:r w:rsidR="00B332A2">
        <w:rPr>
          <w:lang w:bidi="fa-IR"/>
        </w:rPr>
        <w:t xml:space="preserve">Each </w:t>
      </w:r>
      <w:commentRangeStart w:id="112"/>
      <w:r w:rsidR="00B332A2">
        <w:rPr>
          <w:lang w:bidi="fa-IR"/>
        </w:rPr>
        <w:t xml:space="preserve">node in the network </w:t>
      </w:r>
      <w:commentRangeEnd w:id="112"/>
      <w:r w:rsidR="0040399E">
        <w:rPr>
          <w:rStyle w:val="CommentReference"/>
        </w:rPr>
        <w:commentReference w:id="112"/>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xml:space="preserve">, i.e., </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commentRangeEnd w:id="111"/>
      <w:r w:rsidR="00DB7066">
        <w:rPr>
          <w:rStyle w:val="CommentReference"/>
        </w:rPr>
        <w:commentReference w:id="111"/>
      </w:r>
      <w:r w:rsidR="00DB7066">
        <w:rPr>
          <w:lang w:bidi="fa-IR"/>
        </w:rPr>
        <w:t xml:space="preserve"> </w:t>
      </w:r>
      <w:moveFromRangeStart w:id="113" w:author="Cees van Leeuwen" w:date="2020-01-06T14:24:00Z" w:name="move29213060"/>
      <w:moveFrom w:id="114" w:author="Cees van Leeuwen" w:date="2020-01-06T14:24:00Z">
        <w:r w:rsidDel="0044083D">
          <w:rPr>
            <w:lang w:bidi="fa-IR"/>
          </w:rPr>
          <w:t>The 10 model instantiations within each family were ran with different initializations, which were identical b</w:t>
        </w:r>
        <w:r w:rsidR="00DB7066" w:rsidDel="0044083D">
          <w:rPr>
            <w:lang w:bidi="fa-IR"/>
          </w:rPr>
          <w:t xml:space="preserve">etween families to allow matched comparison. </w:t>
        </w:r>
      </w:moveFrom>
      <w:moveFromRangeEnd w:id="113"/>
    </w:p>
    <w:p w:rsidR="00940228" w:rsidRDefault="0040399E" w:rsidP="0040399E">
      <w:pPr>
        <w:rPr>
          <w:ins w:id="115" w:author="Cees van Leeuwen" w:date="2020-01-06T14:18:00Z"/>
          <w:lang w:bidi="fa-IR"/>
        </w:rPr>
      </w:pPr>
      <w:r>
        <w:rPr>
          <w:lang w:bidi="fa-IR"/>
        </w:rPr>
        <w:t xml:space="preserve">Previous </w:t>
      </w:r>
      <w:ins w:id="116" w:author="Cees van Leeuwen" w:date="2020-01-06T13:22:00Z">
        <w:r w:rsidR="007A64BD">
          <w:rPr>
            <w:lang w:bidi="fa-IR"/>
          </w:rPr>
          <w:t xml:space="preserve">adaptive rewiring </w:t>
        </w:r>
      </w:ins>
      <w:del w:id="117" w:author="Cees van Leeuwen" w:date="2020-01-06T13:21:00Z">
        <w:r w:rsidDel="007A64BD">
          <w:rPr>
            <w:lang w:bidi="fa-IR"/>
          </w:rPr>
          <w:delText xml:space="preserve">research </w:delText>
        </w:r>
        <w:commentRangeStart w:id="118"/>
        <w:commentRangeStart w:id="119"/>
        <w:r w:rsidDel="007A64BD">
          <w:rPr>
            <w:lang w:bidi="fa-IR"/>
          </w:rPr>
          <w:delText>(</w:delText>
        </w:r>
        <w:r w:rsidRPr="0070553D" w:rsidDel="007A64BD">
          <w:rPr>
            <w:color w:val="FF0000"/>
            <w:lang w:bidi="fa-IR"/>
          </w:rPr>
          <w:delText>citation</w:delText>
        </w:r>
        <w:r w:rsidDel="007A64BD">
          <w:rPr>
            <w:lang w:bidi="fa-IR"/>
          </w:rPr>
          <w:delText>)</w:delText>
        </w:r>
        <w:commentRangeEnd w:id="118"/>
        <w:r w:rsidR="004B2ED6" w:rsidDel="007A64BD">
          <w:rPr>
            <w:rStyle w:val="CommentReference"/>
          </w:rPr>
          <w:commentReference w:id="118"/>
        </w:r>
      </w:del>
      <w:commentRangeEnd w:id="119"/>
      <w:r w:rsidR="007A64BD">
        <w:rPr>
          <w:rStyle w:val="CommentReference"/>
        </w:rPr>
        <w:commentReference w:id="119"/>
      </w:r>
      <w:del w:id="120" w:author="Cees van Leeuwen" w:date="2020-01-06T13:21:00Z">
        <w:r w:rsidDel="007A64BD">
          <w:rPr>
            <w:lang w:bidi="fa-IR"/>
          </w:rPr>
          <w:delText xml:space="preserve"> ha</w:delText>
        </w:r>
      </w:del>
      <w:del w:id="121" w:author="Cees van Leeuwen" w:date="2020-01-06T13:22:00Z">
        <w:r w:rsidDel="007A64BD">
          <w:rPr>
            <w:lang w:bidi="fa-IR"/>
          </w:rPr>
          <w:delText>s</w:delText>
        </w:r>
      </w:del>
      <w:ins w:id="122" w:author="Cees van Leeuwen" w:date="2020-01-06T13:22:00Z">
        <w:r w:rsidR="007A64BD">
          <w:rPr>
            <w:lang w:bidi="fa-IR"/>
          </w:rPr>
          <w:t>studies have been using</w:t>
        </w:r>
      </w:ins>
      <w:r>
        <w:rPr>
          <w:lang w:bidi="fa-IR"/>
        </w:rPr>
        <w:t xml:space="preserve"> </w:t>
      </w:r>
      <w:del w:id="123" w:author="Cees van Leeuwen" w:date="2020-01-06T13:22:00Z">
        <w:r w:rsidDel="007A64BD">
          <w:rPr>
            <w:lang w:bidi="fa-IR"/>
          </w:rPr>
          <w:delText xml:space="preserve">used </w:delText>
        </w:r>
      </w:del>
      <w:del w:id="124" w:author="Cees van Leeuwen" w:date="2020-01-06T14:51:00Z">
        <w:r w:rsidDel="00BD7B75">
          <w:rPr>
            <w:lang w:bidi="fa-IR"/>
          </w:rPr>
          <w:delText xml:space="preserve">coupled logistic maps with </w:delText>
        </w:r>
      </w:del>
      <w:ins w:id="125" w:author="Cees van Leeuwen" w:date="2020-01-06T14:51:00Z">
        <w:r w:rsidR="00BD7B75">
          <w:rPr>
            <w:lang w:bidi="fa-IR"/>
          </w:rPr>
          <w:t>values of</w:t>
        </w:r>
        <w:r w:rsidR="00BD7B75">
          <w:rPr>
            <w:lang w:bidi="fa-IR"/>
          </w:rPr>
          <w:t xml:space="preserve"> </w:t>
        </w:r>
      </w:ins>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ins w:id="126" w:author="Cees van Leeuwen" w:date="2020-01-06T13:25:00Z">
        <w:r w:rsidR="007A64BD">
          <w:rPr>
            <w:lang w:bidi="fa-IR"/>
          </w:rPr>
          <w:t xml:space="preserve"> (</w:t>
        </w:r>
        <w:r w:rsidR="007A64BD" w:rsidRPr="007A64BD">
          <w:rPr>
            <w:rPrChange w:id="127" w:author="Cees van Leeuwen" w:date="2020-01-06T13:25:00Z">
              <w:rPr>
                <w:lang w:val="nl-BE"/>
              </w:rPr>
            </w:rPrChange>
          </w:rPr>
          <w:t>Gong &amp; van Leeuwen, 2003;</w:t>
        </w:r>
        <w:r w:rsidR="007A64BD" w:rsidRPr="007A64BD">
          <w:t xml:space="preserve"> </w:t>
        </w:r>
        <w:r w:rsidR="007A64BD" w:rsidRPr="0080364E">
          <w:t xml:space="preserve">Hellrigel et al. </w:t>
        </w:r>
        <w:r w:rsidR="007A64BD" w:rsidRPr="007A64BD">
          <w:rPr>
            <w:rPrChange w:id="128" w:author="Cees van Leeuwen" w:date="2020-01-06T13:25:00Z">
              <w:rPr>
                <w:lang w:val="nl-BE"/>
              </w:rPr>
            </w:rPrChange>
          </w:rPr>
          <w:t>(2019)</w:t>
        </w:r>
        <w:r w:rsidR="007A64BD">
          <w:t>;</w:t>
        </w:r>
        <w:r w:rsidR="007A64BD" w:rsidRPr="007A64BD">
          <w:rPr>
            <w:rPrChange w:id="129" w:author="Cees van Leeuwen" w:date="2020-01-06T13:25:00Z">
              <w:rPr>
                <w:lang w:val="nl-BE"/>
              </w:rPr>
            </w:rPrChange>
          </w:rPr>
          <w:t xml:space="preserve"> van den Berg &amp; van Leeuwen, 2003,</w:t>
        </w:r>
      </w:ins>
      <w:r>
        <w:rPr>
          <w:lang w:bidi="fa-IR"/>
        </w:rPr>
        <w:t xml:space="preserve">. Here </w:t>
      </w:r>
      <w:commentRangeStart w:id="130"/>
      <w:r>
        <w:rPr>
          <w:lang w:bidi="fa-IR"/>
        </w:rPr>
        <w:t>the midpoints of the</w:t>
      </w:r>
      <w:ins w:id="131" w:author="Cees van Leeuwen" w:date="2020-01-06T14:53:00Z">
        <w:r w:rsidR="00BD7B75">
          <w:rPr>
            <w:lang w:bidi="fa-IR"/>
          </w:rPr>
          <w:t>se</w:t>
        </w:r>
      </w:ins>
      <w:r>
        <w:rPr>
          <w:lang w:bidi="fa-IR"/>
        </w:rPr>
        <w:t xml:space="preserve"> ranges </w:t>
      </w:r>
      <w:commentRangeEnd w:id="130"/>
      <w:r w:rsidR="00940228">
        <w:rPr>
          <w:rStyle w:val="CommentReference"/>
        </w:rPr>
        <w:commentReference w:id="130"/>
      </w:r>
      <w:r>
        <w:rPr>
          <w:lang w:bidi="fa-IR"/>
        </w:rPr>
        <w:t xml:space="preserve">are </w:t>
      </w:r>
      <w:del w:id="132" w:author="Cees van Leeuwen" w:date="2020-01-06T14:52:00Z">
        <w:r w:rsidDel="00BD7B75">
          <w:rPr>
            <w:lang w:bidi="fa-IR"/>
          </w:rPr>
          <w:delText>assumed the baseline values</w:delText>
        </w:r>
      </w:del>
      <w:ins w:id="133" w:author="Cees van Leeuwen" w:date="2020-01-06T14:52:00Z">
        <w:r w:rsidR="00BD7B75">
          <w:rPr>
            <w:lang w:bidi="fa-IR"/>
          </w:rPr>
          <w:t>used</w:t>
        </w:r>
      </w:ins>
      <w:r>
        <w:rPr>
          <w:lang w:bidi="fa-IR"/>
        </w:rPr>
        <w:t xml:space="preserve"> for the parameters</w:t>
      </w:r>
      <w:ins w:id="134" w:author="Cees van Leeuwen" w:date="2020-01-06T14:18:00Z">
        <w:r w:rsidR="00940228">
          <w:rPr>
            <w:lang w:bidi="fa-IR"/>
          </w:rPr>
          <w:t xml:space="preserve"> in the </w:t>
        </w:r>
      </w:ins>
      <w:ins w:id="135" w:author="Cees van Leeuwen" w:date="2020-01-06T14:19:00Z">
        <w:r w:rsidR="00940228">
          <w:rPr>
            <w:lang w:bidi="fa-IR"/>
          </w:rPr>
          <w:t>baseline (BL) condition</w:t>
        </w:r>
      </w:ins>
      <w:ins w:id="136" w:author="Cees van Leeuwen" w:date="2020-01-06T14:53:00Z">
        <w:r w:rsidR="00BD7B75">
          <w:rPr>
            <w:lang w:bidi="fa-IR"/>
          </w:rPr>
          <w:t xml:space="preserve">, i.e. </w:t>
        </w:r>
        <m:oMath>
          <m:r>
            <m:rPr>
              <m:sty m:val="p"/>
            </m:rPr>
            <w:rPr>
              <w:rFonts w:ascii="Cambria Math" w:hAnsi="Cambria Math"/>
              <w:lang w:bidi="fa-IR"/>
            </w:rPr>
            <m:t>α</m:t>
          </m:r>
        </m:oMath>
        <w:r w:rsidR="00BD7B75">
          <w:rPr>
            <w:lang w:bidi="fa-IR"/>
          </w:rPr>
          <w:t xml:space="preserve"> </w:t>
        </w:r>
        <w:r w:rsidR="00BD7B75">
          <w:rPr>
            <w:lang w:bidi="fa-IR"/>
          </w:rPr>
          <w:t xml:space="preserve">= </w:t>
        </w:r>
      </w:ins>
      <w:ins w:id="137" w:author="Cees van Leeuwen" w:date="2020-01-06T15:09:00Z">
        <w:r w:rsidR="00D756CA">
          <w:rPr>
            <w:lang w:bidi="fa-IR"/>
          </w:rPr>
          <w:t>1.8</w:t>
        </w:r>
      </w:ins>
      <w:ins w:id="138" w:author="Cees van Leeuwen" w:date="2020-01-06T14:53:00Z">
        <w:r w:rsidR="00BD7B75">
          <w:rPr>
            <w:lang w:bidi="fa-IR"/>
          </w:rPr>
          <w:t xml:space="preserve"> and </w:t>
        </w:r>
        <w:r w:rsidR="00BD7B75">
          <w:rPr>
            <w:lang w:bidi="fa-IR"/>
          </w:rPr>
          <w:t xml:space="preserve"> </w:t>
        </w:r>
        <m:oMath>
          <m:r>
            <m:rPr>
              <m:scr m:val="script"/>
            </m:rPr>
            <w:rPr>
              <w:rFonts w:ascii="Cambria Math" w:hAnsi="Cambria Math"/>
              <w:lang w:bidi="fa-IR"/>
            </w:rPr>
            <m:t>E</m:t>
          </m:r>
        </m:oMath>
      </w:ins>
      <w:del w:id="139" w:author="Cees van Leeuwen" w:date="2020-01-06T14:53:00Z">
        <w:r w:rsidDel="00BD7B75">
          <w:rPr>
            <w:lang w:bidi="fa-IR"/>
          </w:rPr>
          <w:delText>.</w:delText>
        </w:r>
      </w:del>
      <w:ins w:id="140" w:author="Cees van Leeuwen" w:date="2020-01-06T14:53:00Z">
        <w:r w:rsidR="00BD7B75">
          <w:rPr>
            <w:lang w:bidi="fa-IR"/>
          </w:rPr>
          <w:t xml:space="preserve"> = </w:t>
        </w:r>
      </w:ins>
      <w:ins w:id="141" w:author="Cees van Leeuwen" w:date="2020-01-06T15:09:00Z">
        <w:r w:rsidR="00D756CA">
          <w:rPr>
            <w:lang w:bidi="fa-IR"/>
          </w:rPr>
          <w:t>.4</w:t>
        </w:r>
      </w:ins>
      <w:ins w:id="142" w:author="Cees van Leeuwen" w:date="2020-01-06T14:53:00Z">
        <w:r w:rsidR="00BD7B75">
          <w:rPr>
            <w:lang w:bidi="fa-IR"/>
          </w:rPr>
          <w:t>.</w:t>
        </w:r>
      </w:ins>
      <w:ins w:id="143" w:author="Cees van Leeuwen" w:date="2020-01-06T14:55:00Z">
        <w:r w:rsidR="00BD7B75">
          <w:rPr>
            <w:lang w:bidi="fa-IR"/>
          </w:rPr>
          <w:t xml:space="preserve"> In the BL condition, all nodes have the same parameter values.</w:t>
        </w:r>
      </w:ins>
    </w:p>
    <w:p w:rsidR="0040399E" w:rsidDel="00940228" w:rsidRDefault="00361375" w:rsidP="0040399E">
      <w:pPr>
        <w:rPr>
          <w:del w:id="144" w:author="Cees van Leeuwen" w:date="2020-01-06T14:18:00Z"/>
          <w:lang w:bidi="fa-IR"/>
        </w:rPr>
      </w:pPr>
      <w:ins w:id="145" w:author="Cees van Leeuwen" w:date="2020-01-06T14:58:00Z">
        <w:r>
          <w:rPr>
            <w:lang w:bidi="fa-IR"/>
          </w:rPr>
          <w:t>The same applies to  the majority (</w:t>
        </w:r>
        <w:r>
          <w:rPr>
            <w:lang w:bidi="fa-IR"/>
          </w:rPr>
          <w:t>250 nodes)</w:t>
        </w:r>
      </w:ins>
      <w:ins w:id="146" w:author="Cees van Leeuwen" w:date="2020-01-06T15:27:00Z">
        <w:r w:rsidR="00D12B5F">
          <w:rPr>
            <w:lang w:bidi="fa-IR"/>
          </w:rPr>
          <w:t xml:space="preserve"> </w:t>
        </w:r>
      </w:ins>
      <w:ins w:id="147" w:author="Cees van Leeuwen" w:date="2020-01-06T14:58:00Z">
        <w:r>
          <w:rPr>
            <w:lang w:bidi="fa-IR"/>
          </w:rPr>
          <w:t xml:space="preserve">of </w:t>
        </w:r>
      </w:ins>
      <w:ins w:id="148" w:author="Cees van Leeuwen" w:date="2020-01-06T14:56:00Z">
        <w:r w:rsidR="00BD7B75">
          <w:rPr>
            <w:lang w:bidi="fa-IR"/>
          </w:rPr>
          <w:t xml:space="preserve"> the </w:t>
        </w:r>
      </w:ins>
      <w:ins w:id="149" w:author="Cees van Leeuwen" w:date="2020-01-06T14:57:00Z">
        <w:r>
          <w:rPr>
            <w:lang w:bidi="fa-IR"/>
          </w:rPr>
          <w:t>other</w:t>
        </w:r>
      </w:ins>
      <w:ins w:id="150" w:author="Cees van Leeuwen" w:date="2020-01-06T14:56:00Z">
        <w:r w:rsidR="00BD7B75">
          <w:rPr>
            <w:lang w:bidi="fa-IR"/>
          </w:rPr>
          <w:t xml:space="preserve"> condition</w:t>
        </w:r>
      </w:ins>
      <w:ins w:id="151" w:author="Cees van Leeuwen" w:date="2020-01-06T14:57:00Z">
        <w:r>
          <w:rPr>
            <w:lang w:bidi="fa-IR"/>
          </w:rPr>
          <w:t>s</w:t>
        </w:r>
      </w:ins>
      <w:ins w:id="152" w:author="Cees van Leeuwen" w:date="2020-01-06T14:58:00Z">
        <w:r>
          <w:rPr>
            <w:lang w:bidi="fa-IR"/>
          </w:rPr>
          <w:t>. However</w:t>
        </w:r>
      </w:ins>
      <w:ins w:id="153" w:author="Cees van Leeuwen" w:date="2020-01-06T14:56:00Z">
        <w:r w:rsidR="00BD7B75">
          <w:rPr>
            <w:lang w:bidi="fa-IR"/>
          </w:rPr>
          <w:t xml:space="preserve">, </w:t>
        </w:r>
      </w:ins>
      <w:ins w:id="154" w:author="Cees van Leeuwen" w:date="2020-01-06T15:28:00Z">
        <w:r w:rsidR="00C10D35">
          <w:rPr>
            <w:lang w:bidi="fa-IR"/>
          </w:rPr>
          <w:t>depending on the condition,</w:t>
        </w:r>
      </w:ins>
      <w:ins w:id="155" w:author="Cees van Leeuwen" w:date="2020-01-06T14:56:00Z">
        <w:r w:rsidR="00BD7B75">
          <w:rPr>
            <w:lang w:bidi="fa-IR"/>
          </w:rPr>
          <w:t xml:space="preserve"> </w:t>
        </w:r>
      </w:ins>
      <w:ins w:id="156" w:author="Cees van Leeuwen" w:date="2020-01-06T15:28:00Z">
        <w:r w:rsidR="00C10D35">
          <w:rPr>
            <w:lang w:bidi="fa-IR"/>
          </w:rPr>
          <w:t>t</w:t>
        </w:r>
      </w:ins>
      <w:ins w:id="157" w:author="Cees van Leeuwen" w:date="2020-01-06T15:29:00Z">
        <w:r w:rsidR="00C10D35">
          <w:rPr>
            <w:lang w:bidi="fa-IR"/>
          </w:rPr>
          <w:t xml:space="preserve">he </w:t>
        </w:r>
      </w:ins>
      <w:ins w:id="158" w:author="Cees van Leeuwen" w:date="2020-01-06T14:56:00Z">
        <w:r>
          <w:rPr>
            <w:lang w:bidi="fa-IR"/>
          </w:rPr>
          <w:t>minority</w:t>
        </w:r>
      </w:ins>
      <w:ins w:id="159" w:author="Cees van Leeuwen" w:date="2020-01-06T14:57:00Z">
        <w:r>
          <w:rPr>
            <w:lang w:bidi="fa-IR"/>
          </w:rPr>
          <w:t xml:space="preserve"> subset</w:t>
        </w:r>
      </w:ins>
      <w:ins w:id="160" w:author="Cees van Leeuwen" w:date="2020-01-06T14:56:00Z">
        <w:r>
          <w:rPr>
            <w:lang w:bidi="fa-IR"/>
          </w:rPr>
          <w:t xml:space="preserve"> (the first 50</w:t>
        </w:r>
      </w:ins>
      <w:ins w:id="161" w:author="Cees van Leeuwen" w:date="2020-01-06T14:57:00Z">
        <w:r>
          <w:rPr>
            <w:lang w:bidi="fa-IR"/>
          </w:rPr>
          <w:t>) of</w:t>
        </w:r>
      </w:ins>
      <w:ins w:id="162" w:author="Cees van Leeuwen" w:date="2020-01-06T14:56:00Z">
        <w:r>
          <w:rPr>
            <w:lang w:bidi="fa-IR"/>
          </w:rPr>
          <w:t xml:space="preserve"> nodes </w:t>
        </w:r>
      </w:ins>
      <w:ins w:id="163" w:author="Cees van Leeuwen" w:date="2020-01-06T14:58:00Z">
        <w:r>
          <w:rPr>
            <w:lang w:bidi="fa-IR"/>
          </w:rPr>
          <w:t xml:space="preserve"> </w:t>
        </w:r>
      </w:ins>
      <w:ins w:id="164" w:author="Cees van Leeuwen" w:date="2020-01-06T15:29:00Z">
        <w:r w:rsidR="00C10D35">
          <w:rPr>
            <w:lang w:bidi="fa-IR"/>
          </w:rPr>
          <w:t xml:space="preserve">could </w:t>
        </w:r>
      </w:ins>
      <w:ins w:id="165" w:author="Cees van Leeuwen" w:date="2020-01-06T14:58:00Z">
        <w:r>
          <w:rPr>
            <w:lang w:bidi="fa-IR"/>
          </w:rPr>
          <w:t>have</w:t>
        </w:r>
      </w:ins>
      <w:ins w:id="166" w:author="Cees van Leeuwen" w:date="2020-01-06T15:02:00Z">
        <w:r>
          <w:rPr>
            <w:lang w:bidi="fa-IR"/>
          </w:rPr>
          <w:t xml:space="preserve"> eith</w:t>
        </w:r>
      </w:ins>
      <w:ins w:id="167" w:author="Cees van Leeuwen" w:date="2020-01-06T15:03:00Z">
        <w:r>
          <w:rPr>
            <w:lang w:bidi="fa-IR"/>
          </w:rPr>
          <w:t>er</w:t>
        </w:r>
      </w:ins>
      <w:ins w:id="168" w:author="Cees van Leeuwen" w:date="2020-01-06T14:58:00Z">
        <w:r>
          <w:rPr>
            <w:lang w:bidi="fa-IR"/>
          </w:rPr>
          <w:t xml:space="preserve"> </w:t>
        </w:r>
      </w:ins>
      <w:ins w:id="169" w:author="Cees van Leeuwen" w:date="2020-01-06T15:04:00Z">
        <w:r>
          <w:rPr>
            <w:lang w:bidi="fa-IR"/>
          </w:rPr>
          <w:t>lowered</w:t>
        </w:r>
      </w:ins>
      <w:ins w:id="170" w:author="Cees van Leeuwen" w:date="2020-01-06T14:59:00Z">
        <w:r>
          <w:rPr>
            <w:lang w:bidi="fa-IR"/>
          </w:rPr>
          <w:t xml:space="preserve"> </w:t>
        </w:r>
      </w:ins>
      <w:ins w:id="171" w:author="Cees van Leeuwen" w:date="2020-01-06T15:00:00Z">
        <w:r>
          <w:rPr>
            <w:lang w:bidi="fa-IR"/>
          </w:rPr>
          <w:t>or</w:t>
        </w:r>
      </w:ins>
      <w:ins w:id="172" w:author="Cees van Leeuwen" w:date="2020-01-06T14:59:00Z">
        <w:r>
          <w:rPr>
            <w:lang w:bidi="fa-IR"/>
          </w:rPr>
          <w:t xml:space="preserve"> </w:t>
        </w:r>
      </w:ins>
      <w:del w:id="173" w:author="Cees van Leeuwen" w:date="2020-01-06T15:04:00Z">
        <w:r w:rsidDel="00361375">
          <w:rPr>
            <w:lang w:bidi="fa-IR"/>
          </w:rPr>
          <w:delText>heightened</w:delText>
        </w:r>
        <w:r w:rsidDel="00361375">
          <w:rPr>
            <w:lang w:bidi="fa-IR"/>
          </w:rPr>
          <w:delText xml:space="preserve"> </w:delText>
        </w:r>
      </w:del>
      <w:ins w:id="174" w:author="Cees van Leeuwen" w:date="2020-01-06T15:04:00Z">
        <w:r>
          <w:rPr>
            <w:lang w:bidi="fa-IR"/>
          </w:rPr>
          <w:t>increased</w:t>
        </w:r>
        <w:r>
          <w:rPr>
            <w:lang w:bidi="fa-IR"/>
          </w:rPr>
          <w:t xml:space="preserve"> </w:t>
        </w:r>
      </w:ins>
      <w:ins w:id="175" w:author="Cees van Leeuwen" w:date="2020-01-06T14:59:00Z">
        <w:r>
          <w:rPr>
            <w:lang w:bidi="fa-IR"/>
          </w:rPr>
          <w:t xml:space="preserve">values of either the </w:t>
        </w:r>
        <m:oMath>
          <m:r>
            <m:rPr>
              <m:sty m:val="p"/>
            </m:rPr>
            <w:rPr>
              <w:rFonts w:ascii="Cambria Math" w:hAnsi="Cambria Math"/>
              <w:lang w:bidi="fa-IR"/>
            </w:rPr>
            <m:t>α</m:t>
          </m:r>
        </m:oMath>
        <w:r>
          <w:rPr>
            <w:lang w:bidi="fa-IR"/>
          </w:rPr>
          <w:t xml:space="preserve"> </w:t>
        </w:r>
      </w:ins>
      <w:ins w:id="176" w:author="Cees van Leeuwen" w:date="2020-01-06T15:00:00Z">
        <w:r>
          <w:rPr>
            <w:lang w:bidi="fa-IR"/>
          </w:rPr>
          <w:t>or</w:t>
        </w:r>
      </w:ins>
      <w:ins w:id="177" w:author="Cees van Leeuwen" w:date="2020-01-06T14:59:00Z">
        <w:r>
          <w:rPr>
            <w:lang w:bidi="fa-IR"/>
          </w:rPr>
          <w:t xml:space="preserve"> </w:t>
        </w:r>
        <m:oMath>
          <m:r>
            <m:rPr>
              <m:scr m:val="script"/>
            </m:rPr>
            <w:rPr>
              <w:rFonts w:ascii="Cambria Math" w:hAnsi="Cambria Math"/>
              <w:lang w:bidi="fa-IR"/>
            </w:rPr>
            <m:t>E</m:t>
          </m:r>
        </m:oMath>
      </w:ins>
      <w:del w:id="178" w:author="Cees van Leeuwen" w:date="2020-01-06T14:18:00Z">
        <w:r w:rsidR="0040399E" w:rsidDel="00940228">
          <w:rPr>
            <w:lang w:bidi="fa-IR"/>
          </w:rPr>
          <w:delText xml:space="preserve"> </w:delText>
        </w:r>
      </w:del>
      <w:ins w:id="179" w:author="Cees van Leeuwen" w:date="2020-01-06T14:59:00Z">
        <w:r>
          <w:rPr>
            <w:lang w:bidi="fa-IR"/>
          </w:rPr>
          <w:t xml:space="preserve"> parameter</w:t>
        </w:r>
      </w:ins>
      <w:ins w:id="180" w:author="Cees van Leeuwen" w:date="2020-01-06T15:03:00Z">
        <w:r>
          <w:rPr>
            <w:lang w:bidi="fa-IR"/>
          </w:rPr>
          <w:t>s</w:t>
        </w:r>
      </w:ins>
      <w:ins w:id="181" w:author="Cees van Leeuwen" w:date="2020-01-06T14:59:00Z">
        <w:r>
          <w:rPr>
            <w:lang w:bidi="fa-IR"/>
          </w:rPr>
          <w:t>.</w:t>
        </w:r>
      </w:ins>
      <w:ins w:id="182" w:author="Cees van Leeuwen" w:date="2020-01-06T15:32:00Z">
        <w:r w:rsidR="00C10D35" w:rsidRPr="00C10D35">
          <w:rPr>
            <w:lang w:bidi="fa-IR"/>
          </w:rPr>
          <w:t xml:space="preserve"> </w:t>
        </w:r>
        <w:r w:rsidR="00C10D35" w:rsidRPr="00F95219">
          <w:rPr>
            <w:lang w:bidi="fa-IR"/>
          </w:rPr>
          <w:t xml:space="preserve">As shown in Figure S2, </w:t>
        </w:r>
        <w:r w:rsidR="00C10D35">
          <w:rPr>
            <w:lang w:bidi="fa-IR"/>
          </w:rPr>
          <w:t xml:space="preserve">higher values of </w:t>
        </w:r>
        <w:r w:rsidR="00C10D35">
          <w:rPr>
            <w:lang w:bidi="fa-IR"/>
          </w:rPr>
          <w:t>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w:commentRangeStart w:id="183"/>
        <m:oMath>
          <m:r>
            <m:rPr>
              <m:sty m:val="p"/>
            </m:rPr>
            <w:rPr>
              <w:rFonts w:ascii="Cambria Math" w:hAnsi="Cambria Math"/>
              <w:lang w:bidi="fa-IR"/>
            </w:rPr>
            <m:t>α</m:t>
          </m:r>
        </m:oMath>
        <w:r w:rsidR="00C10D35">
          <w:rPr>
            <w:lang w:bidi="fa-IR"/>
          </w:rPr>
          <w:t xml:space="preserve"> </w:t>
        </w:r>
        <w:r w:rsidR="00C10D35">
          <w:rPr>
            <w:lang w:bidi="fa-IR"/>
          </w:rPr>
          <w:t xml:space="preserve">tend to </w:t>
        </w:r>
        <w:r w:rsidR="00C10D35">
          <w:rPr>
            <w:lang w:bidi="fa-IR"/>
          </w:rPr>
          <w:t xml:space="preserve">yield </w:t>
        </w:r>
        <w:r w:rsidR="00C10D35">
          <w:rPr>
            <w:lang w:bidi="fa-IR"/>
          </w:rPr>
          <w:t>greater divergence</w:t>
        </w:r>
        <w:commentRangeEnd w:id="183"/>
        <w:r w:rsidR="00C10D35">
          <w:rPr>
            <w:rStyle w:val="CommentReference"/>
          </w:rPr>
          <w:commentReference w:id="183"/>
        </w:r>
      </w:ins>
      <w:ins w:id="184" w:author="Cees van Leeuwen" w:date="2020-01-06T15:33:00Z">
        <w:r w:rsidR="00C10D35">
          <w:rPr>
            <w:lang w:bidi="fa-IR"/>
          </w:rPr>
          <w:t xml:space="preserve">; reducing the coupling parameter </w:t>
        </w:r>
      </w:ins>
      <w:ins w:id="185" w:author="Cees van Leeuwen" w:date="2020-01-06T14:59:00Z">
        <w:r>
          <w:rPr>
            <w:lang w:bidi="fa-IR"/>
          </w:rPr>
          <w:t xml:space="preserve"> </w:t>
        </w:r>
      </w:ins>
      <m:oMath>
        <m:r>
          <w:ins w:id="186" w:author="Cees van Leeuwen" w:date="2020-01-06T15:34:00Z">
            <m:rPr>
              <m:scr m:val="script"/>
            </m:rPr>
            <w:rPr>
              <w:rFonts w:ascii="Cambria Math" w:hAnsi="Cambria Math"/>
              <w:lang w:bidi="fa-IR"/>
            </w:rPr>
            <m:t>E</m:t>
          </w:ins>
        </m:r>
      </m:oMath>
      <w:ins w:id="187" w:author="Cees van Leeuwen" w:date="2020-01-06T15:34:00Z">
        <w:r w:rsidR="00C10D35">
          <w:rPr>
            <w:lang w:bidi="fa-IR"/>
          </w:rPr>
          <w:t xml:space="preserve"> </w:t>
        </w:r>
        <w:r w:rsidR="00C10D35">
          <w:rPr>
            <w:lang w:bidi="fa-IR"/>
          </w:rPr>
          <w:t xml:space="preserve"> has a similar effect (Hellrigel et al., 2019). </w:t>
        </w:r>
      </w:ins>
      <w:del w:id="188" w:author="Cees van Leeuwen" w:date="2020-01-06T14:58:00Z">
        <w:r w:rsidR="0040399E" w:rsidDel="00361375">
          <w:rPr>
            <w:lang w:bidi="fa-IR"/>
          </w:rPr>
          <w:delText xml:space="preserve">Nodes </w:delText>
        </w:r>
      </w:del>
      <w:ins w:id="189" w:author="Cees van Leeuwen" w:date="2020-01-06T15:00:00Z">
        <w:r>
          <w:rPr>
            <w:lang w:bidi="fa-IR"/>
          </w:rPr>
          <w:t xml:space="preserve">Conditions </w:t>
        </w:r>
      </w:ins>
      <w:r w:rsidR="0040399E">
        <w:rPr>
          <w:lang w:bidi="fa-IR"/>
        </w:rPr>
        <w:t>with lower</w:t>
      </w:r>
      <w:ins w:id="190" w:author="Cees van Leeuwen" w:date="2020-01-06T15:04:00Z">
        <w:r>
          <w:rPr>
            <w:lang w:bidi="fa-IR"/>
          </w:rPr>
          <w:t>ed</w:t>
        </w:r>
      </w:ins>
      <w:r w:rsidR="0040399E">
        <w:rPr>
          <w:lang w:bidi="fa-IR"/>
        </w:rPr>
        <w:t xml:space="preserve"> </w:t>
      </w:r>
      <w:del w:id="191" w:author="Cees van Leeuwen" w:date="2020-01-06T15:01:00Z">
        <w:r w:rsidR="0040399E" w:rsidDel="00361375">
          <w:rPr>
            <w:lang w:bidi="fa-IR"/>
          </w:rPr>
          <w:delText xml:space="preserve">and higher </w:delText>
        </w:r>
      </w:del>
      <w:r w:rsidR="0040399E">
        <w:rPr>
          <w:lang w:bidi="fa-IR"/>
        </w:rPr>
        <w:t xml:space="preserve">values of </w:t>
      </w:r>
      <m:oMath>
        <m:r>
          <m:rPr>
            <m:sty m:val="p"/>
          </m:rPr>
          <w:rPr>
            <w:rFonts w:ascii="Cambria Math" w:hAnsi="Cambria Math"/>
            <w:lang w:bidi="fa-IR"/>
          </w:rPr>
          <m:t>α</m:t>
        </m:r>
      </m:oMath>
      <w:r w:rsidR="0040399E">
        <w:rPr>
          <w:lang w:bidi="fa-IR"/>
        </w:rPr>
        <w:t xml:space="preserve"> </w:t>
      </w:r>
      <w:del w:id="192" w:author="Cees van Leeuwen" w:date="2020-01-06T15:00:00Z">
        <w:r w:rsidR="0040399E" w:rsidDel="00361375">
          <w:rPr>
            <w:lang w:bidi="fa-IR"/>
          </w:rPr>
          <w:delText xml:space="preserve">and </w:delText>
        </w:r>
        <m:oMath>
          <m:r>
            <m:rPr>
              <m:scr m:val="script"/>
            </m:rPr>
            <w:rPr>
              <w:rFonts w:ascii="Cambria Math" w:hAnsi="Cambria Math"/>
              <w:lang w:bidi="fa-IR"/>
            </w:rPr>
            <m:t>E</m:t>
          </m:r>
        </m:oMath>
        <w:r w:rsidR="0040399E" w:rsidDel="00361375">
          <w:rPr>
            <w:lang w:bidi="fa-IR"/>
          </w:rPr>
          <w:delText xml:space="preserve"> </w:delText>
        </w:r>
      </w:del>
      <w:r w:rsidR="0040399E">
        <w:rPr>
          <w:lang w:bidi="fa-IR"/>
        </w:rPr>
        <w:t>are called under-</w:t>
      </w:r>
      <w:ins w:id="193" w:author="Cees van Leeuwen" w:date="2020-01-06T15:01:00Z">
        <w:r>
          <w:rPr>
            <w:lang w:bidi="fa-IR"/>
          </w:rPr>
          <w:t>turbulent</w:t>
        </w:r>
      </w:ins>
      <w:ins w:id="194" w:author="Cees van Leeuwen" w:date="2020-01-06T14:52:00Z">
        <w:r w:rsidR="00BD7B75">
          <w:rPr>
            <w:lang w:bidi="fa-IR"/>
          </w:rPr>
          <w:t xml:space="preserve"> (UT)</w:t>
        </w:r>
      </w:ins>
      <w:ins w:id="195" w:author="Cees van Leeuwen" w:date="2020-01-06T15:01:00Z">
        <w:r>
          <w:rPr>
            <w:lang w:bidi="fa-IR"/>
          </w:rPr>
          <w:t xml:space="preserve">, those with </w:t>
        </w:r>
        <w:r>
          <w:rPr>
            <w:lang w:bidi="fa-IR"/>
          </w:rPr>
          <w:t xml:space="preserve">and </w:t>
        </w:r>
      </w:ins>
      <w:ins w:id="196" w:author="Cees van Leeuwen" w:date="2020-01-06T15:04:00Z">
        <w:r>
          <w:rPr>
            <w:lang w:bidi="fa-IR"/>
          </w:rPr>
          <w:t>increased</w:t>
        </w:r>
      </w:ins>
      <w:ins w:id="197" w:author="Cees van Leeuwen" w:date="2020-01-06T15:01:00Z">
        <w:r>
          <w:rPr>
            <w:lang w:bidi="fa-IR"/>
          </w:rPr>
          <w:t xml:space="preserve"> values</w:t>
        </w:r>
      </w:ins>
      <w:ins w:id="198" w:author="Cees van Leeuwen" w:date="2020-01-06T14:52:00Z">
        <w:r w:rsidR="00BD7B75">
          <w:rPr>
            <w:lang w:bidi="fa-IR"/>
          </w:rPr>
          <w:t xml:space="preserve"> </w:t>
        </w:r>
      </w:ins>
      <w:r w:rsidR="0040399E">
        <w:rPr>
          <w:lang w:bidi="fa-IR"/>
        </w:rPr>
        <w:t xml:space="preserve"> </w:t>
      </w:r>
      <w:del w:id="199" w:author="Cees van Leeuwen" w:date="2020-01-06T15:01:00Z">
        <w:r w:rsidR="0040399E" w:rsidDel="00361375">
          <w:rPr>
            <w:lang w:bidi="fa-IR"/>
          </w:rPr>
          <w:delText xml:space="preserve">and </w:delText>
        </w:r>
      </w:del>
      <w:r w:rsidR="0040399E">
        <w:rPr>
          <w:lang w:bidi="fa-IR"/>
        </w:rPr>
        <w:t>over-turbulent</w:t>
      </w:r>
      <w:ins w:id="200" w:author="Cees van Leeuwen" w:date="2020-01-06T14:52:00Z">
        <w:r w:rsidR="00BD7B75">
          <w:rPr>
            <w:lang w:bidi="fa-IR"/>
          </w:rPr>
          <w:t xml:space="preserve"> (OT)</w:t>
        </w:r>
      </w:ins>
      <w:del w:id="201" w:author="Cees van Leeuwen" w:date="2020-01-06T15:01:00Z">
        <w:r w:rsidR="0040399E" w:rsidDel="00361375">
          <w:rPr>
            <w:lang w:bidi="fa-IR"/>
          </w:rPr>
          <w:delText xml:space="preserve"> and</w:delText>
        </w:r>
      </w:del>
      <w:ins w:id="202" w:author="Cees van Leeuwen" w:date="2020-01-06T15:03:00Z">
        <w:r>
          <w:rPr>
            <w:lang w:bidi="fa-IR"/>
          </w:rPr>
          <w:t>;</w:t>
        </w:r>
      </w:ins>
      <w:ins w:id="203" w:author="Cees van Leeuwen" w:date="2020-01-06T15:00:00Z">
        <w:r>
          <w:rPr>
            <w:lang w:bidi="fa-IR"/>
          </w:rPr>
          <w:t xml:space="preserve"> c</w:t>
        </w:r>
      </w:ins>
      <w:ins w:id="204" w:author="Cees van Leeuwen" w:date="2020-01-06T15:01:00Z">
        <w:r>
          <w:rPr>
            <w:lang w:bidi="fa-IR"/>
          </w:rPr>
          <w:t>onditions with lowered</w:t>
        </w:r>
        <w:r>
          <w:rPr>
            <w:lang w:bidi="fa-IR"/>
          </w:rPr>
          <w:t xml:space="preserve"> </w:t>
        </w:r>
        <m:oMath>
          <m:r>
            <m:rPr>
              <m:scr m:val="script"/>
            </m:rPr>
            <w:rPr>
              <w:rFonts w:ascii="Cambria Math" w:hAnsi="Cambria Math"/>
              <w:lang w:bidi="fa-IR"/>
            </w:rPr>
            <m:t>E</m:t>
          </m:r>
        </m:oMath>
      </w:ins>
      <w:r w:rsidR="0040399E">
        <w:rPr>
          <w:lang w:bidi="fa-IR"/>
        </w:rPr>
        <w:t xml:space="preserve"> </w:t>
      </w:r>
      <w:ins w:id="205" w:author="Cees van Leeuwen" w:date="2020-01-06T15:02:00Z">
        <w:r>
          <w:rPr>
            <w:lang w:bidi="fa-IR"/>
          </w:rPr>
          <w:t xml:space="preserve">values are called </w:t>
        </w:r>
      </w:ins>
      <w:r w:rsidR="0040399E">
        <w:rPr>
          <w:lang w:bidi="fa-IR"/>
        </w:rPr>
        <w:t>under-</w:t>
      </w:r>
      <w:ins w:id="206" w:author="Cees van Leeuwen" w:date="2020-01-06T15:02:00Z">
        <w:r>
          <w:rPr>
            <w:lang w:bidi="fa-IR"/>
          </w:rPr>
          <w:t>coupled</w:t>
        </w:r>
      </w:ins>
      <w:r w:rsidR="0040399E">
        <w:rPr>
          <w:lang w:bidi="fa-IR"/>
        </w:rPr>
        <w:t xml:space="preserve"> </w:t>
      </w:r>
      <w:ins w:id="207" w:author="Cees van Leeuwen" w:date="2020-01-06T14:52:00Z">
        <w:r w:rsidR="00BD7B75">
          <w:rPr>
            <w:lang w:bidi="fa-IR"/>
          </w:rPr>
          <w:t xml:space="preserve">(UC) </w:t>
        </w:r>
      </w:ins>
      <w:r w:rsidR="0040399E">
        <w:rPr>
          <w:lang w:bidi="fa-IR"/>
        </w:rPr>
        <w:t>and</w:t>
      </w:r>
      <w:ins w:id="208" w:author="Cees van Leeuwen" w:date="2020-01-06T15:02:00Z">
        <w:r>
          <w:rPr>
            <w:lang w:bidi="fa-IR"/>
          </w:rPr>
          <w:t xml:space="preserve"> those with </w:t>
        </w:r>
      </w:ins>
      <w:ins w:id="209" w:author="Cees van Leeuwen" w:date="2020-01-06T15:04:00Z">
        <w:r>
          <w:rPr>
            <w:lang w:bidi="fa-IR"/>
          </w:rPr>
          <w:t>increased</w:t>
        </w:r>
      </w:ins>
      <w:ins w:id="210" w:author="Cees van Leeuwen" w:date="2020-01-06T15:02:00Z">
        <w:r>
          <w:rPr>
            <w:lang w:bidi="fa-IR"/>
          </w:rPr>
          <w:t xml:space="preserve"> </w:t>
        </w:r>
      </w:ins>
      <w:r w:rsidR="0040399E">
        <w:rPr>
          <w:lang w:bidi="fa-IR"/>
        </w:rPr>
        <w:t xml:space="preserve"> </w:t>
      </w:r>
      <w:ins w:id="211" w:author="Cees van Leeuwen" w:date="2020-01-06T15:02:00Z">
        <w:r>
          <w:rPr>
            <w:lang w:bidi="fa-IR"/>
          </w:rPr>
          <w:t xml:space="preserve">values </w:t>
        </w:r>
      </w:ins>
      <w:r w:rsidR="0040399E">
        <w:rPr>
          <w:lang w:bidi="fa-IR"/>
        </w:rPr>
        <w:t>over-coupled</w:t>
      </w:r>
      <w:ins w:id="212" w:author="Cees van Leeuwen" w:date="2020-01-06T14:52:00Z">
        <w:r w:rsidR="00BD7B75">
          <w:rPr>
            <w:lang w:bidi="fa-IR"/>
          </w:rPr>
          <w:t xml:space="preserve"> (OC)</w:t>
        </w:r>
      </w:ins>
      <w:del w:id="213" w:author="Cees van Leeuwen" w:date="2020-01-06T15:02:00Z">
        <w:r w:rsidR="0040399E" w:rsidDel="00361375">
          <w:rPr>
            <w:lang w:bidi="fa-IR"/>
          </w:rPr>
          <w:delText>, respectively</w:delText>
        </w:r>
      </w:del>
      <w:r w:rsidR="0040399E">
        <w:rPr>
          <w:lang w:bidi="fa-IR"/>
        </w:rPr>
        <w:t>.</w:t>
      </w:r>
    </w:p>
    <w:p w:rsidR="00447442" w:rsidRDefault="0040399E" w:rsidP="00940228">
      <w:del w:id="214" w:author="Cees van Leeuwen" w:date="2020-01-06T15:05:00Z">
        <w:r w:rsidDel="00361375">
          <w:rPr>
            <w:lang w:bidi="fa-IR"/>
          </w:rPr>
          <w:delText>The nodes were assigned to two</w:delText>
        </w:r>
      </w:del>
      <w:del w:id="215" w:author="Cees van Leeuwen" w:date="2020-01-06T14:56:00Z">
        <w:r w:rsidDel="00361375">
          <w:rPr>
            <w:lang w:bidi="fa-IR"/>
          </w:rPr>
          <w:delText xml:space="preserve"> partitions</w:delText>
        </w:r>
      </w:del>
      <w:ins w:id="216" w:author="MohammadHossein Manuel Haqiqatkhah" w:date="2020-01-06T01:17:00Z">
        <w:del w:id="217" w:author="Cees van Leeuwen" w:date="2020-01-06T14:56:00Z">
          <w:r w:rsidR="00DF7189" w:rsidDel="00361375">
            <w:rPr>
              <w:lang w:bidi="fa-IR"/>
            </w:rPr>
            <w:delText>subsets</w:delText>
          </w:r>
        </w:del>
      </w:ins>
      <w:del w:id="218" w:author="Cees van Leeuwen" w:date="2020-01-06T14:56:00Z">
        <w:r w:rsidDel="00361375">
          <w:rPr>
            <w:lang w:bidi="fa-IR"/>
          </w:rPr>
          <w:delText>: minority (the first 50 nodes) and majority (the remaining 250 nodes)</w:delText>
        </w:r>
      </w:del>
      <w:r>
        <w:rPr>
          <w:lang w:bidi="fa-IR"/>
        </w:rPr>
        <w:t xml:space="preserve">. </w:t>
      </w:r>
      <w:moveToRangeStart w:id="219" w:author="Cees van Leeuwen" w:date="2020-01-06T14:14:00Z" w:name="move29212489"/>
      <w:moveTo w:id="220" w:author="Cees van Leeuwen" w:date="2020-01-06T14:14:00Z">
        <w:del w:id="221" w:author="Cees van Leeuwen" w:date="2020-01-06T15:09:00Z">
          <w:r w:rsidR="00940228" w:rsidDel="00D756CA">
            <w:rPr>
              <w:lang w:bidi="fa-IR"/>
            </w:rPr>
            <w:delText xml:space="preserve">The </w:delText>
          </w:r>
        </w:del>
        <w:del w:id="222" w:author="Cees van Leeuwen" w:date="2020-01-06T15:05:00Z">
          <w:r w:rsidR="00940228" w:rsidDel="00361375">
            <w:rPr>
              <w:lang w:bidi="fa-IR"/>
            </w:rPr>
            <w:delText>nodes within each subset</w:delText>
          </w:r>
        </w:del>
        <w:del w:id="223" w:author="Cees van Leeuwen" w:date="2020-01-06T15:09:00Z">
          <w:r w:rsidR="00940228" w:rsidDel="00D756CA">
            <w:rPr>
              <w:lang w:bidi="fa-IR"/>
            </w:rPr>
            <w:delText xml:space="preserve"> and the edges </w:delText>
          </w:r>
        </w:del>
        <w:del w:id="224" w:author="Cees van Leeuwen" w:date="2020-01-06T15:06:00Z">
          <w:r w:rsidR="00940228" w:rsidDel="00361375">
            <w:rPr>
              <w:lang w:bidi="fa-IR"/>
            </w:rPr>
            <w:delText>between</w:delText>
          </w:r>
        </w:del>
        <w:del w:id="225" w:author="Cees van Leeuwen" w:date="2020-01-06T15:09:00Z">
          <w:r w:rsidR="00940228" w:rsidDel="00D756CA">
            <w:rPr>
              <w:lang w:bidi="fa-IR"/>
            </w:rPr>
            <w:delText xml:space="preserve"> </w:delText>
          </w:r>
        </w:del>
        <w:del w:id="226" w:author="Cees van Leeuwen" w:date="2020-01-06T15:06:00Z">
          <w:r w:rsidR="00940228" w:rsidDel="00361375">
            <w:rPr>
              <w:lang w:bidi="fa-IR"/>
            </w:rPr>
            <w:delText xml:space="preserve">them </w:delText>
          </w:r>
        </w:del>
        <w:del w:id="227" w:author="Cees van Leeuwen" w:date="2020-01-06T15:09:00Z">
          <w:r w:rsidR="00940228" w:rsidDel="00D756CA">
            <w:rPr>
              <w:lang w:bidi="fa-IR"/>
            </w:rPr>
            <w:delText>form subgraphs</w:delText>
          </w:r>
          <w:r w:rsidR="00940228" w:rsidRPr="00DF7189" w:rsidDel="00D756CA">
            <w:rPr>
              <w:lang w:bidi="fa-IR"/>
            </w:rPr>
            <w:delText xml:space="preserve"> </w:delText>
          </w:r>
          <w:r w:rsidR="00940228" w:rsidDel="00D756CA">
            <w:rPr>
              <w:lang w:bidi="fa-IR"/>
            </w:rPr>
            <w:delText xml:space="preserve">within G, henceforth called </w:delText>
          </w:r>
          <w:r w:rsidR="00940228" w:rsidRPr="00D756CA" w:rsidDel="00D756CA">
            <w:rPr>
              <w:i/>
              <w:lang w:bidi="fa-IR"/>
              <w:rPrChange w:id="228" w:author="Cees van Leeuwen" w:date="2020-01-06T15:08:00Z">
                <w:rPr>
                  <w:lang w:bidi="fa-IR"/>
                </w:rPr>
              </w:rPrChange>
            </w:rPr>
            <w:delText>minority</w:delText>
          </w:r>
          <w:r w:rsidR="00940228" w:rsidDel="00D756CA">
            <w:rPr>
              <w:lang w:bidi="fa-IR"/>
            </w:rPr>
            <w:delText xml:space="preserve"> and </w:delText>
          </w:r>
          <w:r w:rsidR="00940228" w:rsidRPr="00D756CA" w:rsidDel="00D756CA">
            <w:rPr>
              <w:i/>
              <w:lang w:bidi="fa-IR"/>
              <w:rPrChange w:id="229" w:author="Cees van Leeuwen" w:date="2020-01-06T15:08:00Z">
                <w:rPr>
                  <w:lang w:bidi="fa-IR"/>
                </w:rPr>
              </w:rPrChange>
            </w:rPr>
            <w:delText>majority partitions</w:delText>
          </w:r>
          <w:r w:rsidR="00940228" w:rsidDel="00D756CA">
            <w:rPr>
              <w:lang w:bidi="fa-IR"/>
            </w:rPr>
            <w:delText xml:space="preserve">. A third subgraph </w:delText>
          </w:r>
        </w:del>
        <w:del w:id="230" w:author="Cees van Leeuwen" w:date="2020-01-06T15:07:00Z">
          <w:r w:rsidR="00940228" w:rsidDel="00361375">
            <w:rPr>
              <w:lang w:bidi="fa-IR"/>
            </w:rPr>
            <w:delText xml:space="preserve">is assumed as interpartition, which </w:delText>
          </w:r>
        </w:del>
        <w:del w:id="231" w:author="Cees van Leeuwen" w:date="2020-01-06T15:09:00Z">
          <w:r w:rsidR="00940228" w:rsidDel="00D756CA">
            <w:rPr>
              <w:lang w:bidi="fa-IR"/>
            </w:rPr>
            <w:delText xml:space="preserve">comprises of all nodes but </w:delText>
          </w:r>
        </w:del>
        <w:del w:id="232" w:author="Cees van Leeuwen" w:date="2020-01-06T15:07:00Z">
          <w:r w:rsidR="00940228" w:rsidDel="00D756CA">
            <w:rPr>
              <w:lang w:bidi="fa-IR"/>
            </w:rPr>
            <w:delText xml:space="preserve">with </w:delText>
          </w:r>
        </w:del>
        <w:del w:id="233" w:author="Cees van Leeuwen" w:date="2020-01-06T15:09:00Z">
          <w:r w:rsidR="00940228" w:rsidDel="00D756CA">
            <w:rPr>
              <w:lang w:bidi="fa-IR"/>
            </w:rPr>
            <w:delText xml:space="preserve">only </w:delText>
          </w:r>
        </w:del>
        <w:del w:id="234" w:author="Cees van Leeuwen" w:date="2020-01-06T15:07:00Z">
          <w:r w:rsidR="00940228" w:rsidDel="00D756CA">
            <w:rPr>
              <w:lang w:bidi="fa-IR"/>
            </w:rPr>
            <w:delText xml:space="preserve">the </w:delText>
          </w:r>
        </w:del>
        <w:del w:id="235" w:author="Cees van Leeuwen" w:date="2020-01-06T15:09:00Z">
          <w:r w:rsidR="00940228" w:rsidDel="00D756CA">
            <w:rPr>
              <w:lang w:bidi="fa-IR"/>
            </w:rPr>
            <w:delText xml:space="preserve">edges </w:delText>
          </w:r>
        </w:del>
        <w:del w:id="236" w:author="Cees van Leeuwen" w:date="2020-01-06T15:07:00Z">
          <w:r w:rsidR="00940228" w:rsidDel="00D756CA">
            <w:rPr>
              <w:lang w:bidi="fa-IR"/>
            </w:rPr>
            <w:delText>connecting</w:delText>
          </w:r>
        </w:del>
        <w:del w:id="237" w:author="Cees van Leeuwen" w:date="2020-01-06T15:09:00Z">
          <w:r w:rsidR="00940228" w:rsidDel="00D756CA">
            <w:rPr>
              <w:lang w:bidi="fa-IR"/>
            </w:rPr>
            <w:delText xml:space="preserve"> minority </w:delText>
          </w:r>
        </w:del>
        <w:del w:id="238" w:author="Cees van Leeuwen" w:date="2020-01-06T15:07:00Z">
          <w:r w:rsidR="00940228" w:rsidDel="00D756CA">
            <w:rPr>
              <w:lang w:bidi="fa-IR"/>
            </w:rPr>
            <w:delText>nodes to the</w:delText>
          </w:r>
        </w:del>
        <w:del w:id="239" w:author="Cees van Leeuwen" w:date="2020-01-06T15:09:00Z">
          <w:r w:rsidR="00940228" w:rsidDel="00D756CA">
            <w:rPr>
              <w:lang w:bidi="fa-IR"/>
            </w:rPr>
            <w:delText xml:space="preserve"> majority nodes. </w:delText>
          </w:r>
        </w:del>
      </w:moveTo>
      <w:moveToRangeEnd w:id="219"/>
      <w:r>
        <w:rPr>
          <w:lang w:bidi="fa-IR"/>
        </w:rPr>
        <w:t>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xml:space="preserve">) five different combinations of parameters wer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F95219">
        <w:rPr>
          <w:lang w:bidi="fa-IR"/>
        </w:rPr>
        <w:t>).</w:t>
      </w:r>
      <w:del w:id="240" w:author="Cees van Leeuwen" w:date="2020-01-06T15:32:00Z">
        <w:r w:rsidRPr="00F95219" w:rsidDel="00C10D35">
          <w:rPr>
            <w:lang w:bidi="fa-IR"/>
          </w:rPr>
          <w:delText xml:space="preserve"> As shown in Figure S2, </w:delText>
        </w:r>
      </w:del>
      <w:del w:id="241" w:author="Cees van Leeuwen" w:date="2020-01-06T14:10:00Z">
        <w:r w:rsidRPr="00F95219" w:rsidDel="00F341A6">
          <w:rPr>
            <w:lang w:bidi="fa-IR"/>
          </w:rPr>
          <w:delText xml:space="preserve">the </w:delText>
        </w:r>
      </w:del>
      <w:del w:id="242" w:author="Cees van Leeuwen" w:date="2020-01-06T13:32:00Z">
        <w:r w:rsidRPr="00F95219" w:rsidDel="000811CA">
          <w:rPr>
            <w:lang w:bidi="fa-IR"/>
          </w:rPr>
          <w:delText xml:space="preserve">logistic maps show </w:delText>
        </w:r>
      </w:del>
      <w:del w:id="243" w:author="Cees van Leeuwen" w:date="2020-01-06T14:10:00Z">
        <w:r w:rsidRPr="00F95219" w:rsidDel="00F341A6">
          <w:rPr>
            <w:lang w:bidi="fa-IR"/>
          </w:rPr>
          <w:delText xml:space="preserve">stochastic </w:delText>
        </w:r>
      </w:del>
      <w:ins w:id="244" w:author="MohammadHossein Manuel Haqiqatkhah" w:date="2020-01-06T01:00:00Z">
        <w:del w:id="245" w:author="Cees van Leeuwen" w:date="2020-01-06T14:10:00Z">
          <w:r w:rsidR="00F95219" w:rsidDel="00F341A6">
            <w:rPr>
              <w:lang w:bidi="fa-IR"/>
            </w:rPr>
            <w:delText>chaotic</w:delText>
          </w:r>
          <w:r w:rsidR="00F95219" w:rsidRPr="00F95219" w:rsidDel="00F341A6">
            <w:rPr>
              <w:lang w:bidi="fa-IR"/>
            </w:rPr>
            <w:delText xml:space="preserve"> </w:delText>
          </w:r>
        </w:del>
      </w:ins>
      <w:del w:id="246" w:author="Cees van Leeuwen" w:date="2020-01-06T14:10:00Z">
        <w:r w:rsidRPr="00F95219" w:rsidDel="00F341A6">
          <w:rPr>
            <w:lang w:bidi="fa-IR"/>
          </w:rPr>
          <w:delText xml:space="preserve">behavior for the three levels chosen </w:delText>
        </w:r>
      </w:del>
      <w:del w:id="247" w:author="Cees van Leeuwen" w:date="2020-01-06T13:52:00Z">
        <w:r w:rsidRPr="00F95219" w:rsidDel="008F3874">
          <w:rPr>
            <w:lang w:bidi="fa-IR"/>
          </w:rPr>
          <w:delText xml:space="preserve">for </w:delText>
        </w:r>
      </w:del>
      <w:del w:id="248" w:author="Cees van Leeuwen" w:date="2020-01-06T14:10:00Z">
        <w:r w:rsidR="00F95219" w:rsidDel="00F341A6">
          <w:rPr>
            <w:lang w:bidi="fa-IR"/>
          </w:rPr>
          <w:delText xml:space="preserve">turbulence </w:delText>
        </w:r>
        <w:r w:rsidRPr="00F95219" w:rsidDel="00F341A6">
          <w:rPr>
            <w:lang w:bidi="fa-IR"/>
          </w:rPr>
          <w:delText>parameter</w:delText>
        </w:r>
      </w:del>
      <w:ins w:id="249" w:author="MohammadHossein Manuel Haqiqatkhah" w:date="2020-01-06T01:02:00Z">
        <w:del w:id="250" w:author="Cees van Leeuwen" w:date="2020-01-06T14:10:00Z">
          <w:r w:rsidR="00F95219" w:rsidDel="00F341A6">
            <w:rPr>
              <w:lang w:bidi="fa-IR"/>
            </w:rPr>
            <w:delText xml:space="preserve">, as such </w:delText>
          </w:r>
        </w:del>
        <w:del w:id="251" w:author="Cees van Leeuwen" w:date="2020-01-06T15:32:00Z">
          <w:r w:rsidR="00F95219" w:rsidDel="00C10D35">
            <w:rPr>
              <w:lang w:bidi="fa-IR"/>
            </w:rPr>
            <w:delText xml:space="preserve">higher values of </w:delText>
          </w:r>
          <m:oMath>
            <m:r>
              <m:rPr>
                <m:sty m:val="p"/>
              </m:rPr>
              <w:rPr>
                <w:rFonts w:ascii="Cambria Math" w:hAnsi="Cambria Math"/>
                <w:lang w:bidi="fa-IR"/>
              </w:rPr>
              <m:t>α</m:t>
            </m:r>
          </m:oMath>
          <w:r w:rsidR="00F95219" w:rsidDel="00C10D35">
            <w:rPr>
              <w:lang w:bidi="fa-IR"/>
            </w:rPr>
            <w:delText xml:space="preserve"> </w:delText>
          </w:r>
        </w:del>
      </w:ins>
      <w:ins w:id="252" w:author="MohammadHossein Manuel Haqiqatkhah" w:date="2020-01-06T01:03:00Z">
        <w:del w:id="253" w:author="Cees van Leeuwen" w:date="2020-01-06T15:32:00Z">
          <w:r w:rsidR="00F95219" w:rsidDel="00C10D35">
            <w:rPr>
              <w:lang w:bidi="fa-IR"/>
            </w:rPr>
            <w:delText xml:space="preserve">yield </w:delText>
          </w:r>
        </w:del>
        <w:del w:id="254" w:author="Cees van Leeuwen" w:date="2020-01-06T13:32:00Z">
          <w:r w:rsidR="00F95219" w:rsidDel="000811CA">
            <w:rPr>
              <w:lang w:bidi="fa-IR"/>
            </w:rPr>
            <w:delText>more chaotic activity</w:delText>
          </w:r>
        </w:del>
      </w:ins>
      <w:r w:rsidRPr="00F95219">
        <w:rPr>
          <w:lang w:bidi="fa-IR"/>
        </w:rPr>
        <w:t>.</w:t>
      </w:r>
      <w:ins w:id="255" w:author="MohammadHossein Manuel Haqiqatkhah" w:date="2020-01-06T01:14:00Z">
        <w:r w:rsidR="004A0B34">
          <w:rPr>
            <w:lang w:bidi="fa-IR"/>
          </w:rPr>
          <w:t xml:space="preserve"> </w:t>
        </w:r>
      </w:ins>
      <w:moveFromRangeStart w:id="256" w:author="Cees van Leeuwen" w:date="2020-01-06T14:14:00Z" w:name="move29212489"/>
      <w:moveFrom w:id="257" w:author="Cees van Leeuwen" w:date="2020-01-06T14:14:00Z">
        <w:ins w:id="258" w:author="MohammadHossein Manuel Haqiqatkhah" w:date="2020-01-06T01:16:00Z">
          <w:r w:rsidR="00DF7189" w:rsidDel="00940228">
            <w:rPr>
              <w:lang w:bidi="fa-IR"/>
            </w:rPr>
            <w:t xml:space="preserve">The </w:t>
          </w:r>
        </w:ins>
        <w:ins w:id="259" w:author="MohammadHossein Manuel Haqiqatkhah" w:date="2020-01-06T01:18:00Z">
          <w:r w:rsidR="00DF7189" w:rsidDel="00940228">
            <w:rPr>
              <w:lang w:bidi="fa-IR"/>
            </w:rPr>
            <w:t xml:space="preserve">nodes within each subset and the </w:t>
          </w:r>
        </w:ins>
        <w:ins w:id="260" w:author="MohammadHossein Manuel Haqiqatkhah" w:date="2020-01-06T01:16:00Z">
          <w:r w:rsidR="00DF7189" w:rsidDel="00940228">
            <w:rPr>
              <w:lang w:bidi="fa-IR"/>
            </w:rPr>
            <w:t xml:space="preserve">edges </w:t>
          </w:r>
        </w:ins>
        <w:ins w:id="261" w:author="MohammadHossein Manuel Haqiqatkhah" w:date="2020-01-06T01:18:00Z">
          <w:r w:rsidR="00DF7189" w:rsidDel="00940228">
            <w:rPr>
              <w:lang w:bidi="fa-IR"/>
            </w:rPr>
            <w:t>between them form subgraphs</w:t>
          </w:r>
        </w:ins>
        <w:ins w:id="262" w:author="MohammadHossein Manuel Haqiqatkhah" w:date="2020-01-06T01:19:00Z">
          <w:r w:rsidR="00DF7189" w:rsidRPr="00DF7189" w:rsidDel="00940228">
            <w:rPr>
              <w:lang w:bidi="fa-IR"/>
            </w:rPr>
            <w:t xml:space="preserve"> </w:t>
          </w:r>
          <w:r w:rsidR="00DF7189" w:rsidDel="00940228">
            <w:rPr>
              <w:lang w:bidi="fa-IR"/>
            </w:rPr>
            <w:t>within G</w:t>
          </w:r>
        </w:ins>
        <w:ins w:id="263" w:author="MohammadHossein Manuel Haqiqatkhah" w:date="2020-01-06T01:18:00Z">
          <w:r w:rsidR="00DF7189" w:rsidDel="00940228">
            <w:rPr>
              <w:lang w:bidi="fa-IR"/>
            </w:rPr>
            <w:t>,</w:t>
          </w:r>
        </w:ins>
        <w:ins w:id="264" w:author="MohammadHossein Manuel Haqiqatkhah" w:date="2020-01-06T01:19:00Z">
          <w:r w:rsidR="00DF7189" w:rsidDel="00940228">
            <w:rPr>
              <w:lang w:bidi="fa-IR"/>
            </w:rPr>
            <w:t xml:space="preserve"> henceforth</w:t>
          </w:r>
        </w:ins>
        <w:ins w:id="265" w:author="MohammadHossein Manuel Haqiqatkhah" w:date="2020-01-06T01:18:00Z">
          <w:r w:rsidR="00DF7189" w:rsidDel="00940228">
            <w:rPr>
              <w:lang w:bidi="fa-IR"/>
            </w:rPr>
            <w:t xml:space="preserve"> called</w:t>
          </w:r>
        </w:ins>
        <w:ins w:id="266" w:author="MohammadHossein Manuel Haqiqatkhah" w:date="2020-01-06T02:55:00Z">
          <w:r w:rsidR="00B87F69" w:rsidDel="00940228">
            <w:rPr>
              <w:lang w:bidi="fa-IR"/>
            </w:rPr>
            <w:t xml:space="preserve"> minority an</w:t>
          </w:r>
        </w:ins>
        <w:ins w:id="267" w:author="MohammadHossein Manuel Haqiqatkhah" w:date="2020-01-06T02:56:00Z">
          <w:r w:rsidR="00B87F69" w:rsidDel="00940228">
            <w:rPr>
              <w:lang w:bidi="fa-IR"/>
            </w:rPr>
            <w:t xml:space="preserve">d </w:t>
          </w:r>
        </w:ins>
        <w:ins w:id="268" w:author="MohammadHossein Manuel Haqiqatkhah" w:date="2020-01-06T02:55:00Z">
          <w:r w:rsidR="00B87F69" w:rsidDel="00940228">
            <w:rPr>
              <w:lang w:bidi="fa-IR"/>
            </w:rPr>
            <w:t>majority</w:t>
          </w:r>
        </w:ins>
        <w:ins w:id="269" w:author="MohammadHossein Manuel Haqiqatkhah" w:date="2020-01-06T01:18:00Z">
          <w:r w:rsidR="00DF7189" w:rsidDel="00940228">
            <w:rPr>
              <w:lang w:bidi="fa-IR"/>
            </w:rPr>
            <w:t xml:space="preserve"> partition</w:t>
          </w:r>
        </w:ins>
        <w:ins w:id="270" w:author="MohammadHossein Manuel Haqiqatkhah" w:date="2020-01-06T01:19:00Z">
          <w:r w:rsidR="00DF7189" w:rsidDel="00940228">
            <w:rPr>
              <w:lang w:bidi="fa-IR"/>
            </w:rPr>
            <w:t xml:space="preserve">s. </w:t>
          </w:r>
        </w:ins>
        <w:ins w:id="271" w:author="MohammadHossein Manuel Haqiqatkhah" w:date="2020-01-06T01:20:00Z">
          <w:r w:rsidR="00DF7189" w:rsidDel="00940228">
            <w:rPr>
              <w:lang w:bidi="fa-IR"/>
            </w:rPr>
            <w:t xml:space="preserve">A third subgraph is assumed as </w:t>
          </w:r>
        </w:ins>
        <w:ins w:id="272" w:author="MohammadHossein Manuel Haqiqatkhah" w:date="2020-01-06T01:21:00Z">
          <w:r w:rsidR="00DF7189" w:rsidDel="00940228">
            <w:rPr>
              <w:lang w:bidi="fa-IR"/>
            </w:rPr>
            <w:t>interpartition, which</w:t>
          </w:r>
        </w:ins>
        <w:ins w:id="273" w:author="MohammadHossein Manuel Haqiqatkhah" w:date="2020-01-06T01:20:00Z">
          <w:r w:rsidR="00DF7189" w:rsidDel="00940228">
            <w:rPr>
              <w:lang w:bidi="fa-IR"/>
            </w:rPr>
            <w:t xml:space="preserve"> comprises of all nodes but </w:t>
          </w:r>
        </w:ins>
        <w:ins w:id="274" w:author="MohammadHossein Manuel Haqiqatkhah" w:date="2020-01-06T01:21:00Z">
          <w:r w:rsidR="00DF7189" w:rsidDel="00940228">
            <w:rPr>
              <w:lang w:bidi="fa-IR"/>
            </w:rPr>
            <w:t>with only the edges connecting minority nodes to the majority nodes</w:t>
          </w:r>
        </w:ins>
        <w:ins w:id="275" w:author="MohammadHossein Manuel Haqiqatkhah" w:date="2020-01-06T01:22:00Z">
          <w:r w:rsidR="00DF7189" w:rsidDel="00940228">
            <w:rPr>
              <w:lang w:bidi="fa-IR"/>
            </w:rPr>
            <w:t>.</w:t>
          </w:r>
        </w:ins>
        <w:r w:rsidR="00F95219" w:rsidDel="00940228">
          <w:rPr>
            <w:lang w:bidi="fa-IR"/>
          </w:rPr>
          <w:t xml:space="preserve"> </w:t>
        </w:r>
      </w:moveFrom>
      <w:moveFromRangeEnd w:id="256"/>
      <w:moveToRangeStart w:id="276" w:author="Cees van Leeuwen" w:date="2020-01-06T14:24:00Z" w:name="move29213060"/>
      <w:moveTo w:id="277" w:author="Cees van Leeuwen" w:date="2020-01-06T14:24:00Z">
        <w:del w:id="278" w:author="Cees van Leeuwen" w:date="2020-01-06T15:31:00Z">
          <w:r w:rsidR="0044083D" w:rsidDel="00C10D35">
            <w:rPr>
              <w:lang w:bidi="fa-IR"/>
            </w:rPr>
            <w:delText xml:space="preserve">The 10 model instantiations within each </w:delText>
          </w:r>
        </w:del>
        <w:del w:id="279" w:author="Cees van Leeuwen" w:date="2020-01-06T15:30:00Z">
          <w:r w:rsidR="0044083D" w:rsidDel="00C10D35">
            <w:rPr>
              <w:lang w:bidi="fa-IR"/>
            </w:rPr>
            <w:delText>family</w:delText>
          </w:r>
        </w:del>
        <w:del w:id="280" w:author="Cees van Leeuwen" w:date="2020-01-06T15:31:00Z">
          <w:r w:rsidR="0044083D" w:rsidDel="00C10D35">
            <w:rPr>
              <w:lang w:bidi="fa-IR"/>
            </w:rPr>
            <w:delText xml:space="preserve"> were ran with different initializations, which were identical between families to allow matched comparison. </w:delText>
          </w:r>
        </w:del>
      </w:moveTo>
      <w:moveToRangeEnd w:id="276"/>
      <w:r w:rsidR="0056752B" w:rsidRPr="00F95219">
        <w:rPr>
          <w:lang w:bidi="fa-IR"/>
        </w:rPr>
        <w:t>In the Results section, we identify model instantiations by the two capitals indicating their family, together with a serial number [1-10], e.g. BL7, OT10.</w:t>
      </w:r>
      <w:ins w:id="281" w:author="Cees van Leeuwen" w:date="2020-01-06T15:31:00Z">
        <w:r w:rsidR="00C10D35" w:rsidRPr="00C10D35">
          <w:rPr>
            <w:lang w:bidi="fa-IR"/>
          </w:rPr>
          <w:t xml:space="preserve"> </w:t>
        </w:r>
        <w:r w:rsidR="00C10D35">
          <w:rPr>
            <w:lang w:bidi="fa-IR"/>
          </w:rPr>
          <w:t xml:space="preserve">The 10 model instantiations within each </w:t>
        </w:r>
        <w:del w:id="282" w:author="Cees van Leeuwen" w:date="2020-01-06T15:30:00Z">
          <w:r w:rsidR="00C10D35" w:rsidDel="00C10D35">
            <w:rPr>
              <w:lang w:bidi="fa-IR"/>
            </w:rPr>
            <w:delText>family</w:delText>
          </w:r>
        </w:del>
        <w:r w:rsidR="00C10D35">
          <w:rPr>
            <w:lang w:bidi="fa-IR"/>
          </w:rPr>
          <w:t xml:space="preserve">condition were ran with different initializations, which were identical across conditions </w:t>
        </w:r>
        <w:del w:id="283" w:author="Cees van Leeuwen" w:date="2020-01-06T15:31:00Z">
          <w:r w:rsidR="00C10D35" w:rsidDel="00C10D35">
            <w:rPr>
              <w:lang w:bidi="fa-IR"/>
            </w:rPr>
            <w:delText xml:space="preserve">between families </w:delText>
          </w:r>
        </w:del>
        <w:r w:rsidR="00C10D35">
          <w:rPr>
            <w:lang w:bidi="fa-IR"/>
          </w:rPr>
          <w:t>to allow matched comparison</w:t>
        </w:r>
        <w:r w:rsidR="00C10D35" w:rsidRPr="00C10D35">
          <w:rPr>
            <w:lang w:bidi="fa-IR"/>
          </w:rPr>
          <w:t xml:space="preserve"> </w:t>
        </w:r>
        <w:r w:rsidR="00C10D35">
          <w:rPr>
            <w:lang w:bidi="fa-IR"/>
          </w:rPr>
          <w:t>between families.</w:t>
        </w:r>
      </w:ins>
    </w:p>
    <w:p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284"/>
      <w:commentRangeStart w:id="285"/>
      <w:r w:rsidR="00AF1421">
        <w:rPr>
          <w:lang w:bidi="fa-IR"/>
        </w:rPr>
        <w:t xml:space="preserve">attempts </w:t>
      </w:r>
      <w:r w:rsidR="00E10FAB">
        <w:rPr>
          <w:lang w:bidi="fa-IR"/>
        </w:rPr>
        <w:t xml:space="preserve">are </w:t>
      </w:r>
      <w:r w:rsidR="00AF1421">
        <w:rPr>
          <w:lang w:bidi="fa-IR"/>
        </w:rPr>
        <w:t>performed</w:t>
      </w:r>
      <w:commentRangeEnd w:id="284"/>
      <w:r w:rsidR="00A94BFD">
        <w:rPr>
          <w:rStyle w:val="CommentReference"/>
        </w:rPr>
        <w:commentReference w:id="284"/>
      </w:r>
      <w:commentRangeEnd w:id="285"/>
      <w:r w:rsidR="0040399E">
        <w:rPr>
          <w:rStyle w:val="CommentReference"/>
        </w:rPr>
        <w:commentReference w:id="285"/>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rsidR="003A7EDE" w:rsidRDefault="0071311E" w:rsidP="0068222F">
      <w:pPr>
        <w:rPr>
          <w:lang w:bidi="fa-IR"/>
        </w:rPr>
      </w:pPr>
      <w:r>
        <w:rPr>
          <w:lang w:bidi="fa-IR"/>
        </w:rPr>
        <w:t xml:space="preserve">The matrix multiplication of M and (1-M) </w:t>
      </w:r>
      <w:r w:rsidR="001C59A5">
        <w:rPr>
          <w:lang w:bidi="fa-IR"/>
        </w:rPr>
        <w:t xml:space="preserve">with </w:t>
      </w:r>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rsidR="003E11B8" w:rsidRPr="00A8120B" w:rsidRDefault="00CF2DD3"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rsidR="00A8120B" w:rsidRPr="003A7EDE" w:rsidRDefault="00A8120B" w:rsidP="003E11B8">
      <w:pPr>
        <w:rPr>
          <w:lang w:bidi="fa-IR"/>
        </w:rPr>
      </w:pPr>
    </w:p>
    <w:p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functional connectivity"</w:t>
      </w:r>
      <w:r w:rsidR="0047436F">
        <w:rPr>
          <w:rFonts w:cs="Times New Roman"/>
          <w:lang w:bidi="fa-IR"/>
        </w:rPr>
        <w:t xml:space="preserve"> at </w:t>
      </w:r>
      <w:r w:rsidR="0047436F" w:rsidRPr="004A0B34">
        <w:rPr>
          <w:rFonts w:cs="Times New Roman"/>
          <w:i/>
          <w:lang w:bidi="fa-IR"/>
        </w:rPr>
        <w:t>t</w:t>
      </w:r>
      <w:ins w:id="286" w:author="MohammadHossein Manuel Haqiqatkhah" w:date="2020-01-06T02:43:00Z">
        <w:r w:rsidR="004B6ADF">
          <w:rPr>
            <w:rFonts w:cs="Times New Roman"/>
            <w:iCs/>
            <w:lang w:bidi="fa-IR"/>
          </w:rPr>
          <w:t xml:space="preserve">, </w:t>
        </w:r>
      </w:ins>
      <w:ins w:id="287" w:author="MohammadHossein Manuel Haqiqatkhah" w:date="2020-01-06T02:45:00Z">
        <w:r w:rsidR="004B6ADF">
          <w:rPr>
            <w:rFonts w:cs="Times New Roman"/>
            <w:iCs/>
            <w:lang w:bidi="fa-IR"/>
          </w:rPr>
          <w:t xml:space="preserve">(with adjacency matrix </w:t>
        </w:r>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ins>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rsidR="00851958" w:rsidRDefault="0047436F" w:rsidP="001204C5">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del w:id="288" w:author="MohammadHossein Manuel Haqiqatkhah" w:date="2020-01-06T01:26:00Z">
        <w:r w:rsidR="0025317C" w:rsidDel="008956B4">
          <w:rPr>
            <w:lang w:bidi="fa-IR"/>
          </w:rPr>
          <w:delText xml:space="preserve">visibility </w:delText>
        </w:r>
      </w:del>
      <w:ins w:id="289" w:author="MohammadHossein Manuel Haqiqatkhah" w:date="2020-01-06T01:26:00Z">
        <w:r w:rsidR="008956B4">
          <w:rPr>
            <w:lang w:bidi="fa-IR"/>
          </w:rPr>
          <w:t xml:space="preserve">visual identifiability </w:t>
        </w:r>
      </w:ins>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 (</w:t>
      </w:r>
      <w:commentRangeStart w:id="290"/>
      <w:commentRangeStart w:id="291"/>
      <w:r w:rsidR="00A00A8A" w:rsidRPr="0070553D">
        <w:rPr>
          <w:color w:val="FF0000"/>
          <w:lang w:bidi="fa-IR"/>
        </w:rPr>
        <w:t>better/more precise phrasing?</w:t>
      </w:r>
      <w:commentRangeEnd w:id="290"/>
      <w:r w:rsidR="008956B4">
        <w:rPr>
          <w:rStyle w:val="CommentReference"/>
        </w:rPr>
        <w:commentReference w:id="290"/>
      </w:r>
      <w:commentRangeEnd w:id="291"/>
      <w:r w:rsidR="00C10D35">
        <w:rPr>
          <w:rStyle w:val="CommentReference"/>
        </w:rPr>
        <w:commentReference w:id="291"/>
      </w:r>
      <w:r w:rsidR="00A00A8A">
        <w:rPr>
          <w:lang w:bidi="fa-IR"/>
        </w:rPr>
        <w:t>)</w:t>
      </w:r>
      <w:r w:rsidR="00740A4A">
        <w:rPr>
          <w:lang w:bidi="fa-IR"/>
        </w:rPr>
        <w:t>.</w:t>
      </w:r>
      <w:r w:rsidR="00AA4C9F">
        <w:rPr>
          <w:lang w:bidi="fa-IR"/>
        </w:rPr>
        <w:t xml:space="preserve"> </w:t>
      </w:r>
    </w:p>
    <w:p w:rsidR="00851958" w:rsidRDefault="00851958" w:rsidP="00BD5D3D">
      <w:pPr>
        <w:pStyle w:val="Heading3"/>
        <w:rPr>
          <w:lang w:bidi="fa-IR"/>
        </w:rPr>
      </w:pPr>
      <w:r>
        <w:rPr>
          <w:lang w:bidi="fa-IR"/>
        </w:rPr>
        <w:t xml:space="preserve">Quantitative </w:t>
      </w:r>
      <w:r w:rsidR="00BD5D3D">
        <w:rPr>
          <w:lang w:bidi="fa-IR"/>
        </w:rPr>
        <w:t>measures of the structure.</w:t>
      </w:r>
    </w:p>
    <w:p w:rsidR="00BD5D3D" w:rsidRDefault="00BD5D3D" w:rsidP="000563B3">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Costa, Rodrigues, Travieso,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t>
      </w:r>
      <w:proofErr w:type="spellStart"/>
      <w:r w:rsidR="00A17774">
        <w:rPr>
          <w:lang w:bidi="fa-IR"/>
        </w:rPr>
        <w:t>worldness</w:t>
      </w:r>
      <w:proofErr w:type="spellEnd"/>
      <w:r w:rsidR="00A17774">
        <w:rPr>
          <w:lang w:bidi="fa-IR"/>
        </w:rPr>
        <w:t>,</w:t>
      </w:r>
      <w:r w:rsidR="00DD4D9B">
        <w:rPr>
          <w:lang w:bidi="fa-IR"/>
        </w:rPr>
        <w:t xml:space="preserve"> modularity</w:t>
      </w:r>
      <w:r w:rsidR="00A17774">
        <w:rPr>
          <w:lang w:bidi="fa-IR"/>
        </w:rPr>
        <w:t xml:space="preserve">, </w:t>
      </w:r>
      <w:proofErr w:type="spellStart"/>
      <w:r w:rsidR="00A17774">
        <w:rPr>
          <w:lang w:bidi="fa-IR"/>
        </w:rPr>
        <w:t>assortativity</w:t>
      </w:r>
      <w:proofErr w:type="spellEnd"/>
      <w:r w:rsidR="00A17774">
        <w:rPr>
          <w:lang w:bidi="fa-IR"/>
        </w:rPr>
        <w:t>,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r w:rsidR="00393624">
        <w:rPr>
          <w:lang w:bidi="fa-IR"/>
        </w:rPr>
        <w:t>minority</w:t>
      </w:r>
      <w:proofErr w:type="spellEnd"/>
      <w:r w:rsidR="00393624">
        <w:rPr>
          <w:lang w:bidi="fa-IR"/>
        </w:rPr>
        <w:t xml:space="preserve"> and majority partition</w:t>
      </w:r>
      <w:r w:rsidR="000563B3">
        <w:rPr>
          <w:lang w:bidi="fa-IR"/>
        </w:rPr>
        <w:t xml:space="preserve"> and the </w:t>
      </w:r>
      <w:proofErr w:type="spellStart"/>
      <w:r w:rsidR="000563B3">
        <w:rPr>
          <w:lang w:bidi="fa-IR"/>
        </w:rPr>
        <w:t>interpartition</w:t>
      </w:r>
      <w:proofErr w:type="spellEnd"/>
      <w:r w:rsidR="000563B3">
        <w:rPr>
          <w:lang w:bidi="fa-IR"/>
        </w:rPr>
        <w:t xml:space="preserve"> subgraph</w:t>
      </w:r>
      <w:r w:rsidR="00393624">
        <w:rPr>
          <w:lang w:bidi="fa-IR"/>
        </w:rPr>
        <w:t>)</w:t>
      </w:r>
      <w:r w:rsidR="000563B3">
        <w:rPr>
          <w:lang w:bidi="fa-IR"/>
        </w:rPr>
        <w:t>.</w:t>
      </w:r>
      <w:r w:rsidR="00DD4D9B">
        <w:rPr>
          <w:lang w:bidi="fa-IR"/>
        </w:rPr>
        <w:t xml:space="preserve"> </w:t>
      </w:r>
      <w:r w:rsidR="007D274D">
        <w:rPr>
          <w:lang w:bidi="fa-IR"/>
        </w:rPr>
        <w:t>Unless mentioned otherwise, the `</w:t>
      </w:r>
      <w:commentRangeStart w:id="292"/>
      <w:proofErr w:type="spellStart"/>
      <w:r w:rsidR="007D274D">
        <w:rPr>
          <w:lang w:bidi="fa-IR"/>
        </w:rPr>
        <w:t>igraph</w:t>
      </w:r>
      <w:proofErr w:type="spellEnd"/>
      <w:r w:rsidR="007D274D">
        <w:rPr>
          <w:lang w:bidi="fa-IR"/>
        </w:rPr>
        <w:t>` package</w:t>
      </w:r>
      <w:r w:rsidR="00A17774">
        <w:rPr>
          <w:lang w:bidi="fa-IR"/>
        </w:rPr>
        <w:t xml:space="preserve"> (</w:t>
      </w:r>
      <w:r w:rsidR="00A17774" w:rsidRPr="0070553D">
        <w:rPr>
          <w:color w:val="FF0000"/>
          <w:lang w:bidi="fa-IR"/>
        </w:rPr>
        <w:t>citation</w:t>
      </w:r>
      <w:r w:rsidR="00A17774">
        <w:rPr>
          <w:lang w:bidi="fa-IR"/>
        </w:rPr>
        <w:t>)</w:t>
      </w:r>
      <w:r w:rsidR="007D274D">
        <w:rPr>
          <w:lang w:bidi="fa-IR"/>
        </w:rPr>
        <w:t xml:space="preserve"> </w:t>
      </w:r>
      <w:commentRangeEnd w:id="292"/>
      <w:r w:rsidR="007D274D">
        <w:rPr>
          <w:rStyle w:val="CommentReference"/>
        </w:rPr>
        <w:commentReference w:id="292"/>
      </w:r>
      <w:r w:rsidR="007D274D">
        <w:rPr>
          <w:lang w:bidi="fa-IR"/>
        </w:rPr>
        <w:t xml:space="preserve">is used for calculating the measures. </w:t>
      </w:r>
      <w:del w:id="293" w:author="Cees van Leeuwen" w:date="2020-01-04T18:39:00Z">
        <w:r w:rsidR="00CA755D" w:rsidDel="00DD4D9B">
          <w:rPr>
            <w:lang w:bidi="fa-IR"/>
          </w:rPr>
          <w:delText xml:space="preserve"> </w:delText>
        </w:r>
      </w:del>
    </w:p>
    <w:p w:rsidR="00580913" w:rsidRDefault="00574992" w:rsidP="00580913">
      <w:pPr>
        <w:pStyle w:val="Heading4"/>
        <w:rPr>
          <w:lang w:bidi="fa-IR"/>
        </w:rPr>
      </w:pPr>
      <w:r>
        <w:rPr>
          <w:lang w:bidi="fa-IR"/>
        </w:rPr>
        <w:t>Clustering coefficient</w:t>
      </w:r>
      <w:r w:rsidR="00580913">
        <w:rPr>
          <w:lang w:bidi="fa-IR"/>
        </w:rPr>
        <w:t>.</w:t>
      </w:r>
    </w:p>
    <w:p w:rsidR="00B45590" w:rsidRDefault="00BC1F58" w:rsidP="000245D9">
      <w:pPr>
        <w:rPr>
          <w:lang w:bidi="fa-IR"/>
        </w:rPr>
      </w:pPr>
      <w:r>
        <w:rPr>
          <w:lang w:bidi="fa-IR"/>
        </w:rPr>
        <w:t xml:space="preserve">This measure </w:t>
      </w:r>
      <w:ins w:id="294" w:author="MohammadHossein Manuel Haqiqatkhah" w:date="2020-01-06T01:37:00Z">
        <w:r w:rsidR="000563B3">
          <w:rPr>
            <w:lang w:bidi="fa-IR"/>
          </w:rPr>
          <w:t xml:space="preserve">can be defined either locally or globally </w:t>
        </w:r>
      </w:ins>
      <w:ins w:id="295" w:author="MohammadHossein Manuel Haqiqatkhah" w:date="2020-01-06T01:42:00Z">
        <w:r w:rsidR="000245D9">
          <w:rPr>
            <w:lang w:bidi="fa-IR"/>
          </w:rPr>
          <w:t>and</w:t>
        </w:r>
      </w:ins>
      <w:ins w:id="296" w:author="MohammadHossein Manuel Haqiqatkhah" w:date="2020-01-06T01:37:00Z">
        <w:r w:rsidR="000563B3">
          <w:rPr>
            <w:lang w:bidi="fa-IR"/>
          </w:rPr>
          <w:t xml:space="preserve"> </w:t>
        </w:r>
      </w:ins>
      <w:r>
        <w:rPr>
          <w:lang w:bidi="fa-IR"/>
        </w:rPr>
        <w:t xml:space="preserve">gives an indication </w:t>
      </w:r>
      <w:ins w:id="297" w:author="MohammadHossein Manuel Haqiqatkhah" w:date="2020-01-06T01:36:00Z">
        <w:r w:rsidR="000563B3">
          <w:rPr>
            <w:lang w:bidi="fa-IR"/>
          </w:rPr>
          <w:t>for</w:t>
        </w:r>
      </w:ins>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ins w:id="298" w:author="MohammadHossein Manuel Haqiqatkhah" w:date="2020-01-06T01:42:00Z">
        <w:r w:rsidR="000245D9">
          <w:rPr>
            <w:lang w:bidi="fa-IR"/>
          </w:rPr>
          <w:t xml:space="preserve">i.e., </w:t>
        </w:r>
      </w:ins>
      <w:r w:rsidR="002B51CD">
        <w:rPr>
          <w:lang w:bidi="fa-IR"/>
        </w:rPr>
        <w:t xml:space="preserve">paths of length 2) or </w:t>
      </w:r>
      <w:r w:rsidR="009B0D55">
        <w:rPr>
          <w:lang w:bidi="fa-IR"/>
        </w:rPr>
        <w:t>closed (</w:t>
      </w:r>
      <w:ins w:id="299" w:author="MohammadHossein Manuel Haqiqatkhah" w:date="2020-01-06T01:42:00Z">
        <w:r w:rsidR="000245D9">
          <w:rPr>
            <w:lang w:bidi="fa-IR"/>
          </w:rPr>
          <w:t xml:space="preserve">i.e., </w:t>
        </w:r>
      </w:ins>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del w:id="300" w:author="Cees van Leeuwen" w:date="2020-01-06T15:36:00Z">
        <w:r w:rsidR="00FD2A3B" w:rsidDel="00C10D35">
          <w:rPr>
            <w:lang w:bidi="fa-IR"/>
          </w:rPr>
          <w:delText>i</w:delText>
        </w:r>
        <w:r w:rsidR="001F7C27" w:rsidDel="00C10D35">
          <w:rPr>
            <w:lang w:bidi="fa-IR"/>
          </w:rPr>
          <w:delText>t can be shown</w:delText>
        </w:r>
      </w:del>
      <w:ins w:id="301" w:author="MohammadHossein Manuel Haqiqatkhah" w:date="2020-01-06T01:43:00Z">
        <w:del w:id="302" w:author="Cees van Leeuwen" w:date="2020-01-06T15:36:00Z">
          <w:r w:rsidR="000245D9" w:rsidDel="00C10D35">
            <w:rPr>
              <w:lang w:bidi="fa-IR"/>
            </w:rPr>
            <w:delText>one can show</w:delText>
          </w:r>
        </w:del>
      </w:ins>
      <w:del w:id="303" w:author="Cees van Leeuwen" w:date="2020-01-06T15:36:00Z">
        <w:r w:rsidR="00FD2A3B" w:rsidDel="00C10D35">
          <w:rPr>
            <w:lang w:bidi="fa-IR"/>
          </w:rPr>
          <w:delText xml:space="preserve"> that </w:delText>
        </w:r>
      </w:del>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rsidR="00487AEB" w:rsidRDefault="004A5DE1" w:rsidP="000152BB">
      <w:pPr>
        <w:pStyle w:val="Heading4"/>
        <w:rPr>
          <w:lang w:bidi="fa-IR"/>
        </w:rPr>
      </w:pPr>
      <w:commentRangeStart w:id="304"/>
      <w:r>
        <w:rPr>
          <w:lang w:bidi="fa-IR"/>
        </w:rPr>
        <w:t>Average path length</w:t>
      </w:r>
      <w:r w:rsidR="00580913">
        <w:rPr>
          <w:lang w:bidi="fa-IR"/>
        </w:rPr>
        <w:t>.</w:t>
      </w:r>
      <w:commentRangeEnd w:id="304"/>
      <w:r w:rsidR="000563B3">
        <w:rPr>
          <w:rStyle w:val="CommentReference"/>
          <w:rFonts w:asciiTheme="minorHAnsi" w:eastAsiaTheme="minorEastAsia" w:hAnsiTheme="minorHAnsi" w:cstheme="minorBidi"/>
          <w:b w:val="0"/>
          <w:bCs w:val="0"/>
          <w:i w:val="0"/>
          <w:iCs w:val="0"/>
        </w:rPr>
        <w:commentReference w:id="304"/>
      </w:r>
    </w:p>
    <w:p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305" w:author="Cees van Leeuwen" w:date="2020-01-04T18:53:00Z">
        <w:r w:rsidR="0056752B">
          <w:rPr>
            <w:lang w:bidi="fa-IR"/>
          </w:rPr>
          <w:t xml:space="preserve"> the</w:t>
        </w:r>
      </w:ins>
      <w:r w:rsidR="00B9507C">
        <w:rPr>
          <w:lang w:bidi="fa-IR"/>
        </w:rPr>
        <w:t xml:space="preserve"> `</w:t>
      </w:r>
      <w:commentRangeStart w:id="306"/>
      <w:proofErr w:type="spellStart"/>
      <w:r w:rsidR="00B9507C">
        <w:rPr>
          <w:lang w:bidi="fa-IR"/>
        </w:rPr>
        <w:t>igraph</w:t>
      </w:r>
      <w:proofErr w:type="spellEnd"/>
      <w:r w:rsidR="00B9507C">
        <w:rPr>
          <w:lang w:bidi="fa-IR"/>
        </w:rPr>
        <w:t xml:space="preserve">` </w:t>
      </w:r>
      <w:commentRangeEnd w:id="306"/>
      <w:r w:rsidR="0056752B">
        <w:rPr>
          <w:rStyle w:val="CommentReference"/>
        </w:rPr>
        <w:commentReference w:id="306"/>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rsidR="00493D35" w:rsidRDefault="00493D35" w:rsidP="00191689">
      <w:pPr>
        <w:pStyle w:val="Heading4"/>
        <w:tabs>
          <w:tab w:val="left" w:pos="3249"/>
        </w:tabs>
        <w:rPr>
          <w:lang w:bidi="fa-IR"/>
        </w:rPr>
      </w:pPr>
      <w:commentRangeStart w:id="307"/>
      <w:commentRangeStart w:id="308"/>
      <w:r>
        <w:rPr>
          <w:lang w:bidi="fa-IR"/>
        </w:rPr>
        <w:t>Small-</w:t>
      </w:r>
      <w:proofErr w:type="spellStart"/>
      <w:r>
        <w:rPr>
          <w:lang w:bidi="fa-IR"/>
        </w:rPr>
        <w:t>worldness</w:t>
      </w:r>
      <w:proofErr w:type="spellEnd"/>
      <w:r w:rsidR="00580913">
        <w:rPr>
          <w:lang w:bidi="fa-IR"/>
        </w:rPr>
        <w:t>.</w:t>
      </w:r>
      <w:commentRangeEnd w:id="307"/>
      <w:r w:rsidR="000878E8">
        <w:rPr>
          <w:rStyle w:val="CommentReference"/>
          <w:rFonts w:asciiTheme="minorHAnsi" w:eastAsiaTheme="minorEastAsia" w:hAnsiTheme="minorHAnsi" w:cstheme="minorBidi"/>
          <w:b w:val="0"/>
          <w:bCs w:val="0"/>
          <w:i w:val="0"/>
          <w:iCs w:val="0"/>
        </w:rPr>
        <w:commentReference w:id="307"/>
      </w:r>
      <w:commentRangeEnd w:id="308"/>
      <w:r w:rsidR="00C10D35">
        <w:rPr>
          <w:rStyle w:val="CommentReference"/>
          <w:rFonts w:asciiTheme="minorHAnsi" w:eastAsiaTheme="minorEastAsia" w:hAnsiTheme="minorHAnsi" w:cstheme="minorBidi"/>
          <w:b w:val="0"/>
          <w:bCs w:val="0"/>
          <w:i w:val="0"/>
          <w:iCs w:val="0"/>
        </w:rPr>
        <w:commentReference w:id="308"/>
      </w:r>
    </w:p>
    <w:p w:rsidR="00324F0C" w:rsidRPr="00324F0C" w:rsidRDefault="00AC2871" w:rsidP="009B4AC7">
      <w:pPr>
        <w:rPr>
          <w:lang w:bidi="fa-IR"/>
        </w:rPr>
      </w:pPr>
      <w:r>
        <w:rPr>
          <w:lang w:bidi="fa-IR"/>
        </w:rPr>
        <w:t>Small-</w:t>
      </w:r>
      <w:proofErr w:type="spellStart"/>
      <w:r>
        <w:rPr>
          <w:lang w:bidi="fa-IR"/>
        </w:rPr>
        <w:t>worldness</w:t>
      </w:r>
      <w:proofErr w:type="spellEnd"/>
      <w:r>
        <w:rPr>
          <w:lang w:bidi="fa-IR"/>
        </w:rPr>
        <w:t xml:space="preserve">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small world </w:t>
      </w:r>
      <w:commentRangeStart w:id="309"/>
      <w:commentRangeStart w:id="310"/>
      <w:r w:rsidR="00935E05">
        <w:rPr>
          <w:lang w:bidi="fa-IR"/>
        </w:rPr>
        <w:t>(</w:t>
      </w:r>
      <w:r w:rsidR="00935E05" w:rsidRPr="00935E05">
        <w:rPr>
          <w:color w:val="FF0000"/>
          <w:lang w:bidi="fa-IR"/>
        </w:rPr>
        <w:t>citation</w:t>
      </w:r>
      <w:r w:rsidR="00935E05">
        <w:rPr>
          <w:lang w:bidi="fa-IR"/>
        </w:rPr>
        <w:t>)</w:t>
      </w:r>
      <w:commentRangeEnd w:id="309"/>
      <w:r w:rsidR="000245D9">
        <w:rPr>
          <w:rStyle w:val="CommentReference"/>
        </w:rPr>
        <w:commentReference w:id="309"/>
      </w:r>
      <w:commentRangeEnd w:id="310"/>
      <w:r w:rsidR="00FC13B0">
        <w:rPr>
          <w:rStyle w:val="CommentReference"/>
        </w:rPr>
        <w:commentReference w:id="310"/>
      </w:r>
      <w:r w:rsidR="00935E05">
        <w:rPr>
          <w:lang w:bidi="fa-IR"/>
        </w:rPr>
        <w:t xml:space="preserve">. It is </w:t>
      </w:r>
      <w:r w:rsidR="00B44009">
        <w:rPr>
          <w:lang w:bidi="fa-IR"/>
        </w:rPr>
        <w:t>defined as the multiplication of normalized clustering coefficient and efficiency of the network</w:t>
      </w:r>
      <w:r w:rsidR="000F1623">
        <w:rPr>
          <w:lang w:bidi="fa-IR"/>
        </w:rPr>
        <w:t xml:space="preserve">, </w:t>
      </w:r>
      <w:commentRangeStart w:id="311"/>
      <w:r w:rsidR="000F1623">
        <w:rPr>
          <w:lang w:bidi="fa-IR"/>
        </w:rPr>
        <w:t>i.e</w:t>
      </w:r>
      <w:commentRangeEnd w:id="311"/>
      <w:r w:rsidR="000878E8">
        <w:rPr>
          <w:rStyle w:val="CommentReference"/>
        </w:rPr>
        <w:commentReference w:id="311"/>
      </w:r>
      <w:commentRangeStart w:id="312"/>
      <w:r w:rsidR="000F1623">
        <w:rPr>
          <w:lang w:bidi="fa-IR"/>
        </w:rPr>
        <w:t>.</w:t>
      </w:r>
      <m:oMath>
        <m:r>
          <w:rPr>
            <w:rFonts w:ascii="Cambria Math" w:hAnsi="Cambria Math"/>
            <w:lang w:bidi="fa-IR"/>
          </w:rPr>
          <m:t xml:space="preserve"> </m:t>
        </m:r>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commentRangeEnd w:id="312"/>
      <w:ins w:id="313" w:author="MohammadHossein Manuel Haqiqatkhah" w:date="2020-01-06T01:55:00Z">
        <w:r w:rsidR="00292D21">
          <w:rPr>
            <w:lang w:bidi="fa-IR"/>
          </w:rPr>
          <w:t xml:space="preserve"> </w:t>
        </w:r>
      </w:ins>
      <w:ins w:id="314" w:author="MohammadHossein Manuel Haqiqatkhah" w:date="2020-01-06T01:53:00Z">
        <w:r w:rsidR="004D023C">
          <w:rPr>
            <w:rStyle w:val="CommentReference"/>
          </w:rPr>
          <w:commentReference w:id="312"/>
        </w:r>
      </w:ins>
      <w:ins w:id="315" w:author="MohammadHossein Manuel Haqiqatkhah" w:date="2020-01-06T01:44:00Z">
        <w:r w:rsidR="00292D21">
          <w:rPr>
            <w:lang w:bidi="fa-IR"/>
          </w:rPr>
          <w:t xml:space="preserve">Efficiency of </w:t>
        </w:r>
      </w:ins>
      <w:ins w:id="316" w:author="MohammadHossein Manuel Haqiqatkhah" w:date="2020-01-06T01:56:00Z">
        <w:r w:rsidR="00292D21">
          <w:rPr>
            <w:lang w:bidi="fa-IR"/>
          </w:rPr>
          <w:t xml:space="preserve">a </w:t>
        </w:r>
      </w:ins>
      <w:ins w:id="317" w:author="MohammadHossein Manuel Haqiqatkhah" w:date="2020-01-06T01:44:00Z">
        <w:r w:rsidR="000245D9">
          <w:rPr>
            <w:lang w:bidi="fa-IR"/>
          </w:rPr>
          <w:t xml:space="preserve">network </w:t>
        </w:r>
      </w:ins>
      <w:ins w:id="318" w:author="MohammadHossein Manuel Haqiqatkhah" w:date="2020-01-06T01:54:00Z">
        <w:r w:rsidR="004D023C">
          <w:rPr>
            <w:lang w:bidi="fa-IR"/>
          </w:rPr>
          <w:t xml:space="preserve">quantifies the </w:t>
        </w:r>
        <w:del w:id="319" w:author="Cees van Leeuwen" w:date="2020-01-06T15:39:00Z">
          <w:r w:rsidR="004D023C" w:rsidDel="00FC13B0">
            <w:rPr>
              <w:lang w:bidi="fa-IR"/>
            </w:rPr>
            <w:delText xml:space="preserve">efficiency of </w:delText>
          </w:r>
        </w:del>
        <w:r w:rsidR="004D023C">
          <w:rPr>
            <w:lang w:bidi="fa-IR"/>
          </w:rPr>
          <w:t>informat</w:t>
        </w:r>
        <w:r w:rsidR="00292D21">
          <w:rPr>
            <w:lang w:bidi="fa-IR"/>
          </w:rPr>
          <w:t>ion exchange within the network</w:t>
        </w:r>
      </w:ins>
      <w:ins w:id="320" w:author="MohammadHossein Manuel Haqiqatkhah" w:date="2020-01-06T01:56:00Z">
        <w:r w:rsidR="00292D21">
          <w:rPr>
            <w:lang w:bidi="fa-IR"/>
          </w:rPr>
          <w:t xml:space="preserve">. It </w:t>
        </w:r>
      </w:ins>
      <w:ins w:id="321" w:author="MohammadHossein Manuel Haqiqatkhah" w:date="2020-01-06T01:54:00Z">
        <w:r w:rsidR="004D023C">
          <w:rPr>
            <w:lang w:bidi="fa-IR"/>
          </w:rPr>
          <w:t>is defined as sum of inverses of the distances between nodes</w:t>
        </w:r>
      </w:ins>
      <w:ins w:id="322" w:author="MohammadHossein Manuel Haqiqatkhah" w:date="2020-01-06T01:56:00Z">
        <w:r w:rsidR="00292D21">
          <w:rPr>
            <w:lang w:bidi="fa-IR"/>
          </w:rPr>
          <w:t xml:space="preserve">, normalized by network size. More formally, </w:t>
        </w:r>
      </w:ins>
      <w:ins w:id="323" w:author="MohammadHossein Manuel Haqiqatkhah" w:date="2020-01-06T01:57:00Z">
        <w:r w:rsidR="00292D21">
          <w:rPr>
            <w:lang w:bidi="fa-IR"/>
          </w:rPr>
          <w:t xml:space="preserve">for a network with N edges, efficiency is calculated as </w:t>
        </w:r>
      </w:ins>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w:ins w:id="324" w:author="MohammadHossein Manuel Haqiqatkhah" w:date="2020-01-06T01:57:00Z">
        <w:r w:rsidR="004D70EB">
          <w:t>.</w:t>
        </w:r>
      </w:ins>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325" w:author="MohammadHossein Manuel Haqiqatkhah" w:date="2020-01-06T01:59:00Z">
        <w:r w:rsidR="004D70EB">
          <w:rPr>
            <w:lang w:bidi="fa-IR"/>
          </w:rPr>
          <w:t xml:space="preserve">in the denominator of </w:t>
        </w:r>
      </w:ins>
      <m:oMath>
        <m:sSub>
          <m:sSubPr>
            <m:ctrlPr>
              <w:ins w:id="326" w:author="MohammadHossein Manuel Haqiqatkhah" w:date="2020-01-06T02:00:00Z">
                <w:rPr>
                  <w:rFonts w:ascii="Cambria Math" w:hAnsi="Cambria Math"/>
                  <w:lang w:bidi="fa-IR"/>
                </w:rPr>
              </w:ins>
            </m:ctrlPr>
          </m:sSubPr>
          <m:e>
            <m:r>
              <w:ins w:id="327" w:author="MohammadHossein Manuel Haqiqatkhah" w:date="2020-01-06T02:00:00Z">
                <m:rPr>
                  <m:sty m:val="p"/>
                </m:rPr>
                <w:rPr>
                  <w:rFonts w:ascii="Cambria Math" w:hAnsi="Cambria Math"/>
                  <w:lang w:bidi="fa-IR"/>
                </w:rPr>
                <m:t>SW</m:t>
              </w:ins>
            </m:r>
          </m:e>
          <m:sub>
            <m:r>
              <w:ins w:id="328" w:author="MohammadHossein Manuel Haqiqatkhah" w:date="2020-01-06T02:00:00Z">
                <w:rPr>
                  <w:rFonts w:ascii="Cambria Math" w:hAnsi="Cambria Math"/>
                  <w:lang w:bidi="fa-IR"/>
                </w:rPr>
                <m:t>norm</m:t>
              </w:ins>
            </m:r>
          </m:sub>
        </m:sSub>
      </m:oMath>
      <w:ins w:id="329"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t>
      </w:r>
      <w:proofErr w:type="spellStart"/>
      <w:r w:rsidR="004B2B98">
        <w:rPr>
          <w:lang w:bidi="fa-IR"/>
        </w:rPr>
        <w:t>worldness</w:t>
      </w:r>
      <w:proofErr w:type="spellEnd"/>
      <w:r w:rsidR="004B2B98">
        <w:rPr>
          <w:lang w:bidi="fa-IR"/>
        </w:rPr>
        <w:t xml:space="preserve"> coefficient</w:t>
      </w:r>
      <w:r w:rsidR="00F02BCE">
        <w:rPr>
          <w:lang w:bidi="fa-IR"/>
        </w:rPr>
        <w:t xml:space="preserve"> (i.e., </w:t>
      </w:r>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rsidR="0056752B" w:rsidRDefault="0056752B" w:rsidP="0056752B">
      <w:pPr>
        <w:pStyle w:val="Heading4"/>
        <w:rPr>
          <w:lang w:bidi="fa-IR"/>
        </w:rPr>
      </w:pPr>
      <w:commentRangeStart w:id="330"/>
      <w:r>
        <w:rPr>
          <w:lang w:bidi="fa-IR"/>
        </w:rPr>
        <w:t>Modularity</w:t>
      </w:r>
      <w:commentRangeEnd w:id="330"/>
      <w:r w:rsidR="00221DBF">
        <w:rPr>
          <w:rStyle w:val="CommentReference"/>
          <w:rFonts w:asciiTheme="minorHAnsi" w:eastAsiaTheme="minorEastAsia" w:hAnsiTheme="minorHAnsi" w:cstheme="minorBidi"/>
          <w:b w:val="0"/>
          <w:bCs w:val="0"/>
          <w:i w:val="0"/>
          <w:iCs w:val="0"/>
        </w:rPr>
        <w:commentReference w:id="330"/>
      </w:r>
      <w:r>
        <w:rPr>
          <w:lang w:bidi="fa-IR"/>
        </w:rPr>
        <w:t>.</w:t>
      </w:r>
    </w:p>
    <w:p w:rsidR="0056752B" w:rsidRPr="00DA019C" w:rsidRDefault="0056752B" w:rsidP="00221DBF">
      <w:pPr>
        <w:rPr>
          <w:lang w:bidi="fa-IR"/>
        </w:rPr>
      </w:pPr>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the fast greedy algorithm used to optimally detect communities and calculate the modularity based on community membership of the nodes.</w:t>
      </w:r>
    </w:p>
    <w:p w:rsidR="00493D35" w:rsidRDefault="00A12540" w:rsidP="00580913">
      <w:pPr>
        <w:pStyle w:val="Heading4"/>
        <w:rPr>
          <w:lang w:bidi="fa-IR"/>
        </w:rPr>
      </w:pPr>
      <w:proofErr w:type="spellStart"/>
      <w:r>
        <w:rPr>
          <w:lang w:bidi="fa-IR"/>
        </w:rPr>
        <w:t>Assortativity</w:t>
      </w:r>
      <w:proofErr w:type="spellEnd"/>
      <w:r w:rsidR="00580913">
        <w:rPr>
          <w:lang w:bidi="fa-IR"/>
        </w:rPr>
        <w:t>.</w:t>
      </w:r>
    </w:p>
    <w:p w:rsidR="002E7D51" w:rsidRDefault="002E7D51">
      <w:pPr>
        <w:rPr>
          <w:lang w:bidi="fa-IR"/>
        </w:rPr>
      </w:pPr>
      <w:proofErr w:type="spellStart"/>
      <w:r>
        <w:rPr>
          <w:lang w:bidi="fa-IR"/>
        </w:rPr>
        <w:t>Assortativity</w:t>
      </w:r>
      <w:proofErr w:type="spellEnd"/>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w:t>
      </w:r>
      <w:proofErr w:type="spellStart"/>
      <w:r w:rsidR="00672E5C">
        <w:rPr>
          <w:lang w:bidi="fa-IR"/>
        </w:rPr>
        <w:t>assortativity</w:t>
      </w:r>
      <w:proofErr w:type="spellEnd"/>
      <w:r w:rsidR="00FC1707">
        <w:rPr>
          <w:lang w:bidi="fa-IR"/>
        </w:rPr>
        <w:t>)</w:t>
      </w:r>
      <w:r w:rsidR="003A33CA">
        <w:rPr>
          <w:lang w:bidi="fa-IR"/>
        </w:rPr>
        <w:t>,</w:t>
      </w:r>
      <w:r w:rsidR="00FC1707">
        <w:rPr>
          <w:lang w:bidi="fa-IR"/>
        </w:rPr>
        <w:t xml:space="preserve"> or by internal criteria like the </w:t>
      </w:r>
      <w:r w:rsidR="00E24D67">
        <w:rPr>
          <w:lang w:bidi="fa-IR"/>
        </w:rPr>
        <w:t xml:space="preserve">node degrees (degree </w:t>
      </w:r>
      <w:proofErr w:type="spellStart"/>
      <w:r w:rsidR="00E24D67">
        <w:rPr>
          <w:lang w:bidi="fa-IR"/>
        </w:rPr>
        <w:t>assortativity</w:t>
      </w:r>
      <w:proofErr w:type="spellEnd"/>
      <w:r w:rsidR="00E24D67">
        <w:rPr>
          <w:lang w:bidi="fa-IR"/>
        </w:rPr>
        <w:t xml:space="preserve">). Degree </w:t>
      </w:r>
      <w:proofErr w:type="spellStart"/>
      <w:r w:rsidR="00E24D67">
        <w:rPr>
          <w:lang w:bidi="fa-IR"/>
        </w:rPr>
        <w:t>assortativity</w:t>
      </w:r>
      <w:proofErr w:type="spellEnd"/>
      <w:r w:rsidR="00A80EFD">
        <w:rPr>
          <w:lang w:bidi="fa-IR"/>
        </w:rPr>
        <w:t xml:space="preserve">, </w:t>
      </w:r>
      <w:del w:id="331"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332"/>
      <w:r w:rsidR="00D6713A">
        <w:rPr>
          <w:lang w:bidi="fa-IR"/>
        </w:rPr>
        <w:t>(Newman, 2003)</w:t>
      </w:r>
      <w:r w:rsidR="00D10D3A">
        <w:rPr>
          <w:lang w:bidi="fa-IR"/>
        </w:rPr>
        <w:t xml:space="preserve"> </w:t>
      </w:r>
      <w:commentRangeEnd w:id="332"/>
      <w:r w:rsidR="00D6713A">
        <w:rPr>
          <w:rStyle w:val="CommentReference"/>
        </w:rPr>
        <w:commentReference w:id="332"/>
      </w:r>
      <w:commentRangeStart w:id="333"/>
      <w:commentRangeStart w:id="334"/>
      <w:r w:rsidR="00D6713A">
        <w:rPr>
          <w:lang w:bidi="fa-IR"/>
        </w:rPr>
        <w:t xml:space="preserve">Degree </w:t>
      </w:r>
      <w:proofErr w:type="spellStart"/>
      <w:r w:rsidR="00D6713A">
        <w:rPr>
          <w:lang w:bidi="fa-IR"/>
        </w:rPr>
        <w:t>assortativity</w:t>
      </w:r>
      <w:proofErr w:type="spellEnd"/>
      <w:r w:rsidR="00D6713A">
        <w:rPr>
          <w:lang w:bidi="fa-IR"/>
        </w:rPr>
        <w:t xml:space="preserve"> of undirected networks can be calculated as shown </w:t>
      </w:r>
      <w:commentRangeStart w:id="335"/>
      <w:r w:rsidR="00D6713A">
        <w:rPr>
          <w:lang w:bidi="fa-IR"/>
        </w:rPr>
        <w:t>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333"/>
      <w:r w:rsidR="00D6713A">
        <w:rPr>
          <w:rStyle w:val="CommentReference"/>
        </w:rPr>
        <w:commentReference w:id="333"/>
      </w:r>
      <w:commentRangeEnd w:id="334"/>
      <w:commentRangeEnd w:id="335"/>
      <w:r w:rsidR="00221DBF">
        <w:rPr>
          <w:rStyle w:val="CommentReference"/>
        </w:rPr>
        <w:commentReference w:id="335"/>
      </w:r>
      <w:r w:rsidR="00E37DEA">
        <w:rPr>
          <w:rStyle w:val="CommentReference"/>
        </w:rPr>
        <w:commentReference w:id="334"/>
      </w:r>
    </w:p>
    <w:p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81441" cy="690527"/>
                    </a:xfrm>
                    <a:prstGeom prst="rect">
                      <a:avLst/>
                    </a:prstGeom>
                  </pic:spPr>
                </pic:pic>
              </a:graphicData>
            </a:graphic>
          </wp:inline>
        </w:drawing>
      </w:r>
      <w:r w:rsidR="004F1321">
        <w:rPr>
          <w:lang w:bidi="fa-IR"/>
        </w:rPr>
        <w:t xml:space="preserve"> </w:t>
      </w:r>
    </w:p>
    <w:p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rsidR="00DF0844" w:rsidRDefault="00DF0844" w:rsidP="00221DBF">
      <w:pPr>
        <w:rPr>
          <w:rtl/>
          <w:lang w:bidi="fa-IR"/>
        </w:rPr>
      </w:pPr>
      <w:r>
        <w:rPr>
          <w:lang w:bidi="fa-IR"/>
        </w:rPr>
        <w:t>For a subset of nodes, this coefficient is the proportion of existing edges</w:t>
      </w:r>
      <w:ins w:id="336" w:author="MohammadHossein Manuel Haqiqatkhah" w:date="2020-01-06T02:06:00Z">
        <w:r w:rsidR="00221DBF">
          <w:rPr>
            <w:lang w:bidi="fa-IR"/>
          </w:rPr>
          <w:t xml:space="preserve"> in a </w:t>
        </w:r>
      </w:ins>
      <w:ins w:id="337" w:author="MohammadHossein Manuel Haqiqatkhah" w:date="2020-01-06T02:07:00Z">
        <w:r w:rsidR="00221DBF">
          <w:rPr>
            <w:lang w:bidi="fa-IR"/>
          </w:rPr>
          <w:t>(</w:t>
        </w:r>
      </w:ins>
      <w:ins w:id="338" w:author="MohammadHossein Manuel Haqiqatkhah" w:date="2020-01-06T02:06:00Z">
        <w:r w:rsidR="00221DBF">
          <w:rPr>
            <w:lang w:bidi="fa-IR"/>
          </w:rPr>
          <w:t>s</w:t>
        </w:r>
      </w:ins>
      <w:ins w:id="339" w:author="MohammadHossein Manuel Haqiqatkhah" w:date="2020-01-06T02:07:00Z">
        <w:r w:rsidR="00221DBF">
          <w:rPr>
            <w:lang w:bidi="fa-IR"/>
          </w:rPr>
          <w:t>ub)graph</w:t>
        </w:r>
      </w:ins>
      <w:r>
        <w:rPr>
          <w:lang w:bidi="fa-IR"/>
        </w:rPr>
        <w:t xml:space="preserve"> to the maximum number of edges possible </w:t>
      </w:r>
      <w:del w:id="340" w:author="MohammadHossein Manuel Haqiqatkhah" w:date="2020-01-06T02:07:00Z">
        <w:r w:rsidDel="00221DBF">
          <w:rPr>
            <w:lang w:bidi="fa-IR"/>
          </w:rPr>
          <w:delText>in that subset</w:delText>
        </w:r>
      </w:del>
      <w:ins w:id="341" w:author="MohammadHossein Manuel Haqiqatkhah" w:date="2020-01-06T02:07:00Z">
        <w:r w:rsidR="00221DBF">
          <w:rPr>
            <w:lang w:bidi="fa-IR"/>
          </w:rPr>
          <w:t>in the same (sub)graph</w:t>
        </w:r>
      </w:ins>
      <w:ins w:id="342" w:author="MohammadHossein Manuel Haqiqatkhah" w:date="2020-01-06T02:06:00Z">
        <w:r w:rsidR="00221DBF">
          <w:rPr>
            <w:lang w:bidi="fa-IR"/>
          </w:rPr>
          <w:t xml:space="preserve">. </w:t>
        </w:r>
      </w:ins>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rsidR="004A5DE1" w:rsidRDefault="004A5DE1" w:rsidP="00580913">
      <w:pPr>
        <w:pStyle w:val="Heading4"/>
        <w:rPr>
          <w:lang w:bidi="fa-IR"/>
        </w:rPr>
      </w:pPr>
      <w:r>
        <w:rPr>
          <w:lang w:bidi="fa-IR"/>
        </w:rPr>
        <w:t>Rich Club coefficient</w:t>
      </w:r>
      <w:r w:rsidR="00580913">
        <w:rPr>
          <w:lang w:bidi="fa-IR"/>
        </w:rPr>
        <w:t>.</w:t>
      </w:r>
    </w:p>
    <w:p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343" w:author="Cees van Leeuwen" w:date="2020-01-04T19:04:00Z">
        <w:r w:rsidR="00E37DEA">
          <w:rPr>
            <w:lang w:bidi="fa-IR"/>
          </w:rPr>
          <w:t>W</w:t>
        </w:r>
      </w:ins>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 (</w:t>
      </w:r>
      <w:r w:rsidR="00815CB9" w:rsidRPr="00190206">
        <w:rPr>
          <w:color w:val="FF0000"/>
          <w:lang w:bidi="fa-IR"/>
        </w:rPr>
        <w:t>citation</w:t>
      </w:r>
      <w:r w:rsidR="00815CB9">
        <w:rPr>
          <w:lang w:bidi="fa-IR"/>
        </w:rPr>
        <w:t>) to calculate rich club coefficient.</w:t>
      </w:r>
    </w:p>
    <w:p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ins w:id="344" w:author="MohammadHossein Manuel Haqiqatkhah" w:date="2020-01-06T02:14:00Z">
        <w:r w:rsidR="00D84FE6">
          <w:rPr>
            <w:lang w:bidi="fa-IR"/>
          </w:rPr>
          <w:t xml:space="preserve">of the model </w:t>
        </w:r>
      </w:ins>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rsidR="007104AA" w:rsidRDefault="00575D3B" w:rsidP="00D84FE6">
      <w:pPr>
        <w:rPr>
          <w:rtl/>
          <w:lang w:bidi="fa-IR"/>
        </w:rPr>
      </w:pPr>
      <w:r>
        <w:rPr>
          <w:lang w:bidi="fa-IR"/>
        </w:rPr>
        <w:t xml:space="preserve">For a certain k, </w:t>
      </w:r>
      <w:commentRangeStart w:id="345"/>
      <w:r>
        <w:rPr>
          <w:lang w:bidi="fa-IR"/>
        </w:rPr>
        <w:t xml:space="preserve">the </w:t>
      </w:r>
      <w:commentRangeEnd w:id="345"/>
      <w:r w:rsidR="00D84FE6">
        <w:rPr>
          <w:rStyle w:val="CommentReference"/>
        </w:rPr>
        <w:commentReference w:id="345"/>
      </w:r>
      <w:r>
        <w:rPr>
          <w:lang w:bidi="fa-IR"/>
        </w:rPr>
        <w:t xml:space="preserve">normalized rich club coefficient is </w:t>
      </w:r>
      <w:r w:rsidR="00E37DEA">
        <w:rPr>
          <w:lang w:bidi="fa-IR"/>
        </w:rPr>
        <w:t xml:space="preserve">larger </w:t>
      </w:r>
      <w:r>
        <w:rPr>
          <w:lang w:bidi="fa-IR"/>
        </w:rPr>
        <w:t>than one indicates that nodes with degree k tend to connect to the "</w:t>
      </w:r>
      <w:commentRangeStart w:id="346"/>
      <w:commentRangeStart w:id="347"/>
      <w:r>
        <w:rPr>
          <w:lang w:bidi="fa-IR"/>
        </w:rPr>
        <w:t>rich" nodes</w:t>
      </w:r>
      <w:commentRangeEnd w:id="346"/>
      <w:r>
        <w:rPr>
          <w:rStyle w:val="CommentReference"/>
        </w:rPr>
        <w:commentReference w:id="346"/>
      </w:r>
      <w:commentRangeEnd w:id="347"/>
      <w:r w:rsidR="0034228B">
        <w:rPr>
          <w:rStyle w:val="CommentReference"/>
        </w:rPr>
        <w:commentReference w:id="347"/>
      </w:r>
      <w:ins w:id="348" w:author="MohammadHossein Manuel Haqiqatkhah" w:date="2020-01-06T02:17:00Z">
        <w:r w:rsidR="00D84FE6">
          <w:rPr>
            <w:lang w:bidi="fa-IR"/>
          </w:rPr>
          <w:t xml:space="preserve"> (</w:t>
        </w:r>
      </w:ins>
      <w:del w:id="349"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350" w:author="MohammadHossein Manuel Haqiqatkhah" w:date="2020-01-06T02:17:00Z">
        <w:r w:rsidR="00D84FE6">
          <w:rPr>
            <w:lang w:bidi="fa-IR"/>
          </w:rPr>
          <w:t>), thus forming "rich clubs."</w:t>
        </w:r>
      </w:ins>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ins w:id="351" w:author="MohammadHossein Manuel Haqiqatkhah" w:date="2020-01-06T02:18:00Z">
        <w:r w:rsidR="007C0E6A">
          <w:rPr>
            <w:lang w:bidi="fa-IR"/>
          </w:rPr>
          <w:t>models</w:t>
        </w:r>
      </w:ins>
    </w:p>
    <w:p w:rsidR="002057AD" w:rsidRDefault="0034228B" w:rsidP="006A7CFE">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ins w:id="352" w:author="MohammadHossein Manuel Haqiqatkhah" w:date="2020-01-06T02:19:00Z">
        <w:r w:rsidR="007C0E6A">
          <w:rPr>
            <w:lang w:bidi="fa-IR"/>
          </w:rPr>
          <w:t xml:space="preserve">In line with </w:t>
        </w:r>
      </w:ins>
      <w:proofErr w:type="spellStart"/>
      <w:ins w:id="353" w:author="MohammadHossein Manuel Haqiqatkhah" w:date="2020-01-06T02:20:00Z">
        <w:r w:rsidR="007C0E6A">
          <w:t>Mheich</w:t>
        </w:r>
        <w:proofErr w:type="spellEnd"/>
        <w:r w:rsidR="007C0E6A">
          <w:t xml:space="preserve"> et al. (2018),</w:t>
        </w:r>
      </w:ins>
      <w:r w:rsidR="007C0E6A">
        <w:t xml:space="preserve">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ins w:id="354" w:author="MohammadHossein Manuel Haqiqatkhah" w:date="2020-01-06T02:21:00Z">
        <w:r w:rsidR="007C0E6A">
          <w:rPr>
            <w:lang w:bidi="fa-IR"/>
          </w:rPr>
          <w:t xml:space="preserve"> Compa</w:t>
        </w:r>
      </w:ins>
      <w:ins w:id="355" w:author="MohammadHossein Manuel Haqiqatkhah" w:date="2020-01-06T02:22:00Z">
        <w:r w:rsidR="007C0E6A">
          <w:rPr>
            <w:lang w:bidi="fa-IR"/>
          </w:rPr>
          <w:t>rison of networks is thus reduced to comparing these distributions.</w:t>
        </w:r>
      </w:ins>
      <w:r w:rsidR="00224212">
        <w:rPr>
          <w:lang w:bidi="fa-IR"/>
        </w:rPr>
        <w:t xml:space="preserve"> </w:t>
      </w:r>
      <w:ins w:id="356" w:author="Cees van Leeuwen" w:date="2020-01-04T19:12:00Z">
        <w:r w:rsidR="00224212">
          <w:rPr>
            <w:lang w:bidi="fa-IR"/>
          </w:rPr>
          <w:t xml:space="preserve">To </w:t>
        </w:r>
      </w:ins>
      <w:ins w:id="357" w:author="Cees van Leeuwen" w:date="2020-01-04T19:18:00Z">
        <w:r w:rsidR="00224212">
          <w:rPr>
            <w:lang w:bidi="fa-IR"/>
          </w:rPr>
          <w:t xml:space="preserve">obtain </w:t>
        </w:r>
      </w:ins>
      <w:ins w:id="358" w:author="MohammadHossein Manuel Haqiqatkhah" w:date="2020-01-06T02:22:00Z">
        <w:r w:rsidR="007C0E6A">
          <w:rPr>
            <w:lang w:bidi="fa-IR"/>
          </w:rPr>
          <w:t xml:space="preserve">measures of </w:t>
        </w:r>
      </w:ins>
      <w:ins w:id="359" w:author="Cees van Leeuwen" w:date="2020-01-04T19:18:00Z">
        <w:r w:rsidR="00224212">
          <w:rPr>
            <w:lang w:bidi="fa-IR"/>
          </w:rPr>
          <w:t>distribution</w:t>
        </w:r>
      </w:ins>
      <w:ins w:id="360" w:author="MohammadHossein Manuel Haqiqatkhah" w:date="2020-01-06T02:22:00Z">
        <w:r w:rsidR="007C0E6A">
          <w:rPr>
            <w:lang w:bidi="fa-IR"/>
          </w:rPr>
          <w:t>al</w:t>
        </w:r>
      </w:ins>
      <w:ins w:id="361" w:author="MohammadHossein Manuel Haqiqatkhah" w:date="2020-01-06T02:23:00Z">
        <w:r w:rsidR="007C0E6A">
          <w:rPr>
            <w:lang w:bidi="fa-IR"/>
          </w:rPr>
          <w:t xml:space="preserve"> distances</w:t>
        </w:r>
      </w:ins>
      <w:r>
        <w:rPr>
          <w:lang w:bidi="fa-IR"/>
        </w:rPr>
        <w:t xml:space="preserve">, we </w:t>
      </w:r>
      <w:r w:rsidR="00206E4E">
        <w:rPr>
          <w:lang w:bidi="fa-IR"/>
        </w:rPr>
        <w:t>us</w:t>
      </w:r>
      <w:r>
        <w:rPr>
          <w:lang w:bidi="fa-IR"/>
        </w:rPr>
        <w:t>e</w:t>
      </w:r>
      <w:r w:rsidR="00C30842">
        <w:rPr>
          <w:lang w:bidi="fa-IR"/>
        </w:rPr>
        <w:t xml:space="preserve"> </w:t>
      </w:r>
      <w:proofErr w:type="spellStart"/>
      <w:r w:rsidR="00C30842">
        <w:rPr>
          <w:lang w:bidi="fa-IR"/>
        </w:rPr>
        <w:t>NetSimile</w:t>
      </w:r>
      <w:proofErr w:type="spellEnd"/>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proofErr w:type="spellStart"/>
      <w:r w:rsidR="00693086">
        <w:rPr>
          <w:lang w:bidi="fa-IR"/>
        </w:rPr>
        <w:t>NetSimile</w:t>
      </w:r>
      <w:proofErr w:type="spellEnd"/>
      <w:r w:rsidR="00693086">
        <w:rPr>
          <w:lang w:bidi="fa-IR"/>
        </w:rPr>
        <w:t xml:space="preserv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362"/>
      <w:commentRangeStart w:id="363"/>
      <w:commentRangeStart w:id="364"/>
      <w:r w:rsidR="002057AD">
        <w:rPr>
          <w:lang w:bidi="fa-IR"/>
        </w:rPr>
        <w:t xml:space="preserve">with caution </w:t>
      </w:r>
      <w:commentRangeEnd w:id="362"/>
      <w:r>
        <w:rPr>
          <w:rStyle w:val="CommentReference"/>
        </w:rPr>
        <w:commentReference w:id="362"/>
      </w:r>
      <w:commentRangeEnd w:id="363"/>
      <w:r w:rsidR="0082770E">
        <w:rPr>
          <w:rStyle w:val="CommentReference"/>
        </w:rPr>
        <w:commentReference w:id="363"/>
      </w:r>
      <w:commentRangeEnd w:id="364"/>
      <w:r w:rsidR="00FC13B0">
        <w:rPr>
          <w:rStyle w:val="CommentReference"/>
        </w:rPr>
        <w:commentReference w:id="364"/>
      </w:r>
      <w:r w:rsidR="002057AD">
        <w:rPr>
          <w:lang w:bidi="fa-IR"/>
        </w:rPr>
        <w:t xml:space="preserve">and is hardly meaningful unless put in parallel with </w:t>
      </w:r>
      <w:ins w:id="365" w:author="MohammadHossein Manuel Haqiqatkhah" w:date="2020-01-06T02:38:00Z">
        <w:r w:rsidR="006A7CFE">
          <w:rPr>
            <w:lang w:bidi="fa-IR"/>
          </w:rPr>
          <w:t xml:space="preserve">another dissimilarity measure such as </w:t>
        </w:r>
      </w:ins>
      <w:proofErr w:type="spellStart"/>
      <w:r w:rsidR="002057AD">
        <w:rPr>
          <w:lang w:bidi="fa-IR"/>
        </w:rPr>
        <w:t>NetSimile</w:t>
      </w:r>
      <w:proofErr w:type="spellEnd"/>
      <w:r w:rsidR="002057AD">
        <w:rPr>
          <w:lang w:bidi="fa-IR"/>
        </w:rPr>
        <w:t>.</w:t>
      </w:r>
    </w:p>
    <w:p w:rsidR="006E4C85" w:rsidRDefault="00224212" w:rsidP="00696408">
      <w:pPr>
        <w:rPr>
          <w:lang w:bidi="fa-IR"/>
        </w:rPr>
      </w:pPr>
      <w:r>
        <w:rPr>
          <w:lang w:bidi="fa-IR"/>
        </w:rPr>
        <w:t>We first make pairwise comparisons among the 1225 unique pairs of model instantiations</w:t>
      </w:r>
      <w:ins w:id="366" w:author="MohammadHossein Manuel Haqiqatkhah" w:date="2020-01-06T02:48:00Z">
        <w:r w:rsidR="004B6ADF">
          <w:rPr>
            <w:lang w:bidi="fa-IR"/>
          </w:rPr>
          <w:t xml:space="preserve"> at their final state after 1 million rewiring attempts</w:t>
        </w:r>
      </w:ins>
      <w:r>
        <w:rPr>
          <w:lang w:bidi="fa-IR"/>
        </w:rPr>
        <w:t xml:space="preserve">. </w:t>
      </w:r>
      <w:r w:rsidR="001B328B">
        <w:rPr>
          <w:lang w:bidi="fa-IR"/>
        </w:rPr>
        <w:t>H</w:t>
      </w:r>
      <w:r w:rsidR="00206E4E">
        <w:rPr>
          <w:lang w:bidi="fa-IR"/>
        </w:rPr>
        <w:t xml:space="preserve">aving quantitative measures for dissimilarities among the networks, we </w:t>
      </w:r>
      <w:commentRangeStart w:id="367"/>
      <w:r w:rsidR="00206E4E">
        <w:rPr>
          <w:lang w:bidi="fa-IR"/>
        </w:rPr>
        <w:t>quantif</w:t>
      </w:r>
      <w:ins w:id="368" w:author="MohammadHossein Manuel Haqiqatkhah" w:date="2020-01-06T09:43:00Z">
        <w:r w:rsidR="006456DD">
          <w:rPr>
            <w:lang w:bidi="fa-IR"/>
          </w:rPr>
          <w:t>y</w:t>
        </w:r>
      </w:ins>
      <w:del w:id="369" w:author="MohammadHossein Manuel Haqiqatkhah" w:date="2020-01-06T09:43:00Z">
        <w:r w:rsidR="00206E4E" w:rsidDel="006456DD">
          <w:rPr>
            <w:lang w:bidi="fa-IR"/>
          </w:rPr>
          <w:delText>i</w:delText>
        </w:r>
      </w:del>
      <w:del w:id="370" w:author="MohammadHossein Manuel Haqiqatkhah" w:date="2020-01-06T02:40:00Z">
        <w:r w:rsidR="00206E4E" w:rsidDel="00696408">
          <w:rPr>
            <w:lang w:bidi="fa-IR"/>
          </w:rPr>
          <w:delText>ed</w:delText>
        </w:r>
      </w:del>
      <w:r w:rsidR="00206E4E">
        <w:rPr>
          <w:lang w:bidi="fa-IR"/>
        </w:rPr>
        <w:t xml:space="preserve"> </w:t>
      </w:r>
      <w:commentRangeEnd w:id="367"/>
      <w:r w:rsidR="00126D97">
        <w:rPr>
          <w:rStyle w:val="CommentReference"/>
        </w:rPr>
        <w:commentReference w:id="367"/>
      </w:r>
      <w:r w:rsidR="00206E4E">
        <w:rPr>
          <w:lang w:bidi="fa-IR"/>
        </w:rPr>
        <w:t xml:space="preserve">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w:t>
      </w:r>
      <w:commentRangeStart w:id="371"/>
      <w:commentRangeStart w:id="372"/>
      <w:r w:rsidR="00206E4E">
        <w:rPr>
          <w:lang w:bidi="fa-IR"/>
        </w:rPr>
        <w:t xml:space="preserve">distinction </w:t>
      </w:r>
      <w:commentRangeEnd w:id="371"/>
      <w:r w:rsidR="00696408">
        <w:rPr>
          <w:rStyle w:val="CommentReference"/>
        </w:rPr>
        <w:commentReference w:id="371"/>
      </w:r>
      <w:commentRangeEnd w:id="372"/>
      <w:r w:rsidR="00FC13B0">
        <w:rPr>
          <w:rStyle w:val="CommentReference"/>
        </w:rPr>
        <w:commentReference w:id="372"/>
      </w:r>
      <w:r w:rsidR="00206E4E">
        <w:rPr>
          <w:lang w:bidi="fa-IR"/>
        </w:rPr>
        <w:t xml:space="preserve"> </w:t>
      </w:r>
      <w:ins w:id="373" w:author="Cees van Leeuwen" w:date="2020-01-06T15:41:00Z">
        <w:r w:rsidR="00FC13B0">
          <w:rPr>
            <w:lang w:bidi="fa-IR"/>
          </w:rPr>
          <w:t>,</w:t>
        </w:r>
      </w:ins>
      <w:del w:id="374" w:author="Cees van Leeuwen" w:date="2020-01-06T15:41:00Z">
        <w:r w:rsidR="008867B5" w:rsidDel="00FC13B0">
          <w:rPr>
            <w:lang w:bidi="fa-IR"/>
          </w:rPr>
          <w:delText xml:space="preserve">and </w:delText>
        </w:r>
      </w:del>
      <w:ins w:id="375" w:author="Cees van Leeuwen" w:date="2020-01-06T15:41:00Z">
        <w:r w:rsidR="00FC13B0">
          <w:rPr>
            <w:lang w:bidi="fa-IR"/>
          </w:rPr>
          <w:t>in order to</w:t>
        </w:r>
        <w:r w:rsidR="00FC13B0">
          <w:rPr>
            <w:lang w:bidi="fa-IR"/>
          </w:rPr>
          <w:t xml:space="preserve"> </w:t>
        </w:r>
      </w:ins>
      <w:r w:rsidR="00206E4E">
        <w:rPr>
          <w:lang w:bidi="fa-IR"/>
        </w:rPr>
        <w:t xml:space="preserve">compare how families vary </w:t>
      </w:r>
      <w:r w:rsidR="00C30842">
        <w:rPr>
          <w:lang w:bidi="fa-IR"/>
        </w:rPr>
        <w:t>with respect to this measure.</w:t>
      </w:r>
    </w:p>
    <w:p w:rsidR="00B44E17" w:rsidRDefault="00B44E17" w:rsidP="00BE0CC8">
      <w:pPr>
        <w:pStyle w:val="Heading4"/>
        <w:rPr>
          <w:lang w:bidi="fa-IR"/>
        </w:rPr>
      </w:pPr>
      <w:commentRangeStart w:id="376"/>
      <w:commentRangeStart w:id="377"/>
      <w:r>
        <w:rPr>
          <w:lang w:bidi="fa-IR"/>
        </w:rPr>
        <w:t>Family resemblances and differentiations</w:t>
      </w:r>
      <w:commentRangeEnd w:id="376"/>
      <w:r w:rsidR="00224212">
        <w:rPr>
          <w:rStyle w:val="CommentReference"/>
          <w:rFonts w:asciiTheme="minorHAnsi" w:eastAsiaTheme="minorEastAsia" w:hAnsiTheme="minorHAnsi" w:cstheme="minorBidi"/>
          <w:b w:val="0"/>
          <w:bCs w:val="0"/>
          <w:i w:val="0"/>
          <w:iCs w:val="0"/>
        </w:rPr>
        <w:commentReference w:id="376"/>
      </w:r>
      <w:commentRangeEnd w:id="377"/>
      <w:r w:rsidR="00696408">
        <w:rPr>
          <w:rStyle w:val="CommentReference"/>
          <w:rFonts w:asciiTheme="minorHAnsi" w:eastAsiaTheme="minorEastAsia" w:hAnsiTheme="minorHAnsi" w:cstheme="minorBidi"/>
          <w:b w:val="0"/>
          <w:bCs w:val="0"/>
          <w:i w:val="0"/>
          <w:iCs w:val="0"/>
        </w:rPr>
        <w:commentReference w:id="377"/>
      </w:r>
    </w:p>
    <w:p w:rsidR="00B44E17" w:rsidRDefault="00B44E17" w:rsidP="00126D97">
      <w:pPr>
        <w:rPr>
          <w:lang w:bidi="fa-IR"/>
        </w:rPr>
      </w:pPr>
      <w:r>
        <w:rPr>
          <w:lang w:bidi="fa-IR"/>
        </w:rPr>
        <w:t xml:space="preserve">The outcomes of pairwise comparison of the networks using </w:t>
      </w:r>
      <w:proofErr w:type="spellStart"/>
      <w:r w:rsidR="00C70FB0">
        <w:rPr>
          <w:lang w:bidi="fa-IR"/>
        </w:rPr>
        <w:t>NetSimile</w:t>
      </w:r>
      <w:proofErr w:type="spellEnd"/>
      <w:r w:rsidR="00C70FB0">
        <w:rPr>
          <w:lang w:bidi="fa-IR"/>
        </w:rPr>
        <w:t xml:space="preserv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xml:space="preserve">, respectively for anatomical and functional </w:t>
      </w:r>
      <w:proofErr w:type="spellStart"/>
      <w:r w:rsidR="00DD5AE8">
        <w:rPr>
          <w:lang w:bidi="fa-IR"/>
        </w:rPr>
        <w:t>connectivities</w:t>
      </w:r>
      <w:proofErr w:type="spellEnd"/>
      <w:r>
        <w:rPr>
          <w:lang w:bidi="fa-IR"/>
        </w:rPr>
        <w:t xml:space="preserve">) based on method m (either </w:t>
      </w:r>
      <w:proofErr w:type="spellStart"/>
      <w:r>
        <w:rPr>
          <w:lang w:bidi="fa-IR"/>
        </w:rPr>
        <w:t>NetSimile</w:t>
      </w:r>
      <w:proofErr w:type="spellEnd"/>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w:t>
      </w:r>
      <w:proofErr w:type="spellStart"/>
      <w:r>
        <w:rPr>
          <w:lang w:bidi="fa-IR"/>
        </w:rPr>
        <w:t>NetSimile</w:t>
      </w:r>
      <w:proofErr w:type="spellEnd"/>
      <w:r>
        <w:rPr>
          <w:lang w:bidi="fa-IR"/>
        </w:rPr>
        <w:t xml:space="preserv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rsidR="00B44E17" w:rsidRDefault="00B44E17" w:rsidP="00705470">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ins w:id="378" w:author="MohammadHossein Manuel Haqiqatkhah" w:date="2020-01-06T02:51:00Z">
        <w:r w:rsidR="00126D97">
          <w:rPr>
            <w:lang w:bidi="fa-IR"/>
          </w:rPr>
          <w:t>, as shown in</w:t>
        </w:r>
      </w:ins>
      <w:del w:id="379" w:author="MohammadHossein Manuel Haqiqatkhah" w:date="2020-01-06T02:51:00Z">
        <w:r w:rsidDel="00126D97">
          <w:rPr>
            <w:lang w:bidi="fa-IR"/>
          </w:rPr>
          <w:delText>.</w:delText>
        </w:r>
      </w:del>
      <w:r>
        <w:rPr>
          <w:lang w:bidi="fa-IR"/>
        </w:rPr>
        <w:t xml:space="preserve"> Equation </w:t>
      </w:r>
      <w:r w:rsidR="004F1321">
        <w:rPr>
          <w:lang w:bidi="fa-IR"/>
        </w:rPr>
        <w:t>7</w:t>
      </w:r>
      <w:del w:id="380" w:author="MohammadHossein Manuel Haqiqatkhah" w:date="2020-01-06T02:51:00Z">
        <w:r w:rsidDel="00705470">
          <w:rPr>
            <w:lang w:bidi="fa-IR"/>
          </w:rPr>
          <w:delText xml:space="preserve"> shows this score is calculated</w:delText>
        </w:r>
      </w:del>
      <w:r>
        <w:rPr>
          <w:lang w:bidi="fa-IR"/>
        </w:rPr>
        <w:t>.</w:t>
      </w:r>
    </w:p>
    <w:p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rsidR="00FA4FC5" w:rsidRPr="00574992" w:rsidRDefault="00705470" w:rsidP="00705470">
      <w:pPr>
        <w:rPr>
          <w:rtl/>
          <w:lang w:bidi="fa-IR"/>
        </w:rPr>
      </w:pPr>
      <w:ins w:id="381" w:author="MohammadHossein Manuel Haqiqatkhah" w:date="2020-01-06T02:52:00Z">
        <w:r>
          <w:rPr>
            <w:lang w:bidi="fa-IR"/>
          </w:rPr>
          <w:t xml:space="preserve">In this equation, </w:t>
        </w:r>
      </w:ins>
      <w:del w:id="382" w:author="MohammadHossein Manuel Haqiqatkhah" w:date="2020-01-06T02:52:00Z">
        <w:r w:rsidR="00B44E17" w:rsidDel="00705470">
          <w:rPr>
            <w:lang w:bidi="fa-IR"/>
          </w:rPr>
          <w:delText xml:space="preserve">The </w:delText>
        </w:r>
      </w:del>
      <w:ins w:id="383" w:author="MohammadHossein Manuel Haqiqatkhah" w:date="2020-01-06T02:52:00Z">
        <w:r>
          <w:rPr>
            <w:lang w:bidi="fa-IR"/>
          </w:rPr>
          <w:t xml:space="preserve">the </w:t>
        </w:r>
      </w:ins>
      <w:r w:rsidR="00B44E17">
        <w:rPr>
          <w:lang w:bidi="fa-IR"/>
        </w:rPr>
        <w:t xml:space="preserve">numerator </w:t>
      </w:r>
      <w:del w:id="384" w:author="MohammadHossein Manuel Haqiqatkhah" w:date="2020-01-06T02:52:00Z">
        <w:r w:rsidR="00B44E17" w:rsidDel="00705470">
          <w:rPr>
            <w:lang w:bidi="fa-IR"/>
          </w:rPr>
          <w:delText xml:space="preserve">in Equation </w:delText>
        </w:r>
        <w:r w:rsidR="00126D97" w:rsidDel="00705470">
          <w:rPr>
            <w:lang w:bidi="fa-IR"/>
          </w:rPr>
          <w:delText xml:space="preserve">7 </w:delText>
        </w:r>
      </w:del>
      <w:r w:rsidR="00B44E17">
        <w:rPr>
          <w:lang w:bidi="fa-IR"/>
        </w:rPr>
        <w:t xml:space="preserve">is the within-family resemblance of networks </w:t>
      </w:r>
      <w:del w:id="385" w:author="MohammadHossein Manuel Haqiqatkhah" w:date="2020-01-06T02:52:00Z">
        <w:r w:rsidR="00B44E17" w:rsidDel="00705470">
          <w:rPr>
            <w:lang w:bidi="fa-IR"/>
          </w:rPr>
          <w:delText xml:space="preserve">for </w:delText>
        </w:r>
      </w:del>
      <w:ins w:id="386" w:author="MohammadHossein Manuel Haqiqatkhah" w:date="2020-01-06T02:52:00Z">
        <w:r>
          <w:rPr>
            <w:lang w:bidi="fa-IR"/>
          </w:rPr>
          <w:t xml:space="preserve">belonging to </w:t>
        </w:r>
      </w:ins>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commentRangeStart w:id="387"/>
      <w:commentRangeStart w:id="388"/>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commentRangeEnd w:id="387"/>
      <w:r w:rsidR="00767752">
        <w:rPr>
          <w:rStyle w:val="CommentReference"/>
        </w:rPr>
        <w:commentReference w:id="387"/>
      </w:r>
      <w:commentRangeEnd w:id="388"/>
      <w:r w:rsidR="00224212">
        <w:rPr>
          <w:rStyle w:val="CommentReference"/>
        </w:rPr>
        <w:commentReference w:id="388"/>
      </w:r>
    </w:p>
    <w:p w:rsidR="005F251C" w:rsidRDefault="00C25C1E" w:rsidP="00C25C1E">
      <w:pPr>
        <w:pStyle w:val="Heading1"/>
        <w:rPr>
          <w:lang w:bidi="fa-IR"/>
        </w:rPr>
      </w:pPr>
      <w:r>
        <w:rPr>
          <w:lang w:bidi="fa-IR"/>
        </w:rPr>
        <w:t>Results</w:t>
      </w:r>
    </w:p>
    <w:p w:rsidR="00A43E6F" w:rsidRDefault="00BE7884" w:rsidP="00BE0CC8">
      <w:pPr>
        <w:pStyle w:val="Heading2"/>
        <w:rPr>
          <w:lang w:bidi="fa-IR"/>
        </w:rPr>
      </w:pPr>
      <w:r>
        <w:rPr>
          <w:lang w:bidi="fa-IR"/>
        </w:rPr>
        <w:t>Network structures</w:t>
      </w:r>
    </w:p>
    <w:p w:rsidR="00AA4C9F" w:rsidRDefault="00E74177" w:rsidP="007355BA">
      <w:pPr>
        <w:rPr>
          <w:lang w:bidi="fa-IR"/>
        </w:rPr>
      </w:pPr>
      <w:r>
        <w:rPr>
          <w:lang w:bidi="fa-IR"/>
        </w:rPr>
        <w:t>Using</w:t>
      </w:r>
      <w:ins w:id="389" w:author="Cees van Leeuwen" w:date="2020-01-04T19:21:00Z">
        <w:r w:rsidR="00224212">
          <w:rPr>
            <w:lang w:bidi="fa-IR"/>
          </w:rPr>
          <w:t xml:space="preserve"> the</w:t>
        </w:r>
      </w:ins>
      <w:r>
        <w:rPr>
          <w:lang w:bidi="fa-IR"/>
        </w:rPr>
        <w:t xml:space="preserve"> `seriation` and `</w:t>
      </w:r>
      <w:proofErr w:type="spellStart"/>
      <w:r>
        <w:rPr>
          <w:lang w:bidi="fa-IR"/>
        </w:rPr>
        <w:t>igraph</w:t>
      </w:r>
      <w:proofErr w:type="spellEnd"/>
      <w:r>
        <w:rPr>
          <w:lang w:bidi="fa-IR"/>
        </w:rPr>
        <w:t>` packages, w</w:t>
      </w:r>
      <w:r w:rsidR="00C209D0">
        <w:rPr>
          <w:lang w:bidi="fa-IR"/>
        </w:rPr>
        <w:t xml:space="preserve">e </w:t>
      </w:r>
      <w:commentRangeStart w:id="390"/>
      <w:r w:rsidR="00C209D0">
        <w:rPr>
          <w:lang w:bidi="fa-IR"/>
        </w:rPr>
        <w:t>plot</w:t>
      </w:r>
      <w:del w:id="391" w:author="MohammadHossein Manuel Haqiqatkhah" w:date="2020-01-06T03:06:00Z">
        <w:r w:rsidR="00C209D0" w:rsidDel="007355BA">
          <w:rPr>
            <w:lang w:bidi="fa-IR"/>
          </w:rPr>
          <w:delText>ted</w:delText>
        </w:r>
      </w:del>
      <w:r w:rsidR="00C209D0">
        <w:rPr>
          <w:lang w:bidi="fa-IR"/>
        </w:rPr>
        <w:t xml:space="preserve"> </w:t>
      </w:r>
      <w:commentRangeEnd w:id="390"/>
      <w:r w:rsidR="007355BA">
        <w:rPr>
          <w:rStyle w:val="CommentReference"/>
        </w:rPr>
        <w:commentReference w:id="390"/>
      </w:r>
      <w:r w:rsidR="00C209D0">
        <w:rPr>
          <w:lang w:bidi="fa-IR"/>
        </w:rPr>
        <w:t xml:space="preserve">the </w:t>
      </w:r>
      <w:r w:rsidR="00AA4C9F">
        <w:rPr>
          <w:lang w:bidi="fa-IR"/>
        </w:rPr>
        <w:t>raw (</w:t>
      </w:r>
      <w:proofErr w:type="spellStart"/>
      <w:r w:rsidR="00AA4C9F">
        <w:rPr>
          <w:lang w:bidi="fa-IR"/>
        </w:rPr>
        <w:t>unserialized</w:t>
      </w:r>
      <w:proofErr w:type="spellEnd"/>
      <w:r w:rsidR="00AA4C9F">
        <w:rPr>
          <w:lang w:bidi="fa-IR"/>
        </w:rPr>
        <w:t>) and ordered (serialized) adjacency matrices</w:t>
      </w:r>
      <w:del w:id="392" w:author="MohammadHossein Manuel Haqiqatkhah" w:date="2020-01-06T03:09:00Z">
        <w:r w:rsidR="00AA4C9F" w:rsidDel="007355BA">
          <w:rPr>
            <w:lang w:bidi="fa-IR"/>
          </w:rPr>
          <w:delText>,</w:delText>
        </w:r>
      </w:del>
      <w:r w:rsidR="00AA4C9F">
        <w:rPr>
          <w:lang w:bidi="fa-IR"/>
        </w:rPr>
        <w:t xml:space="preserve"> and the graph diagrams of </w:t>
      </w:r>
      <w:r w:rsidR="00C209D0">
        <w:rPr>
          <w:lang w:bidi="fa-IR"/>
        </w:rPr>
        <w:t xml:space="preserve">the anatomical </w:t>
      </w:r>
      <w:proofErr w:type="spellStart"/>
      <w:r w:rsidR="00C209D0">
        <w:rPr>
          <w:lang w:bidi="fa-IR"/>
        </w:rPr>
        <w:t>connectivities</w:t>
      </w:r>
      <w:proofErr w:type="spellEnd"/>
      <w:r w:rsidR="00AA4C9F">
        <w:rPr>
          <w:lang w:bidi="fa-IR"/>
        </w:rPr>
        <w:t xml:space="preserve"> </w:t>
      </w:r>
      <w:r>
        <w:rPr>
          <w:lang w:bidi="fa-IR"/>
        </w:rPr>
        <w:t>at their final state</w:t>
      </w:r>
      <w:del w:id="393" w:author="MohammadHossein Manuel Haqiqatkhah" w:date="2020-01-06T03:10:00Z">
        <w:r w:rsidDel="007355BA">
          <w:rPr>
            <w:lang w:bidi="fa-IR"/>
          </w:rPr>
          <w:delText xml:space="preserve"> after 1 million rewiring attempts</w:delText>
        </w:r>
      </w:del>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del w:id="394" w:author="MohammadHossein Manuel Haqiqatkhah" w:date="2020-01-06T03:11:00Z">
        <w:r w:rsidR="00633B68" w:rsidDel="007355BA">
          <w:rPr>
            <w:lang w:bidi="fa-IR"/>
          </w:rPr>
          <w:delText>the discussion</w:delText>
        </w:r>
      </w:del>
      <w:ins w:id="395" w:author="MohammadHossein Manuel Haqiqatkhah" w:date="2020-01-06T03:11:00Z">
        <w:r w:rsidR="007355BA">
          <w:rPr>
            <w:lang w:bidi="fa-IR"/>
          </w:rPr>
          <w:t>below</w:t>
        </w:r>
      </w:ins>
      <w:r>
        <w:rPr>
          <w:lang w:bidi="fa-IR"/>
        </w:rPr>
        <w:t>)</w:t>
      </w:r>
      <w:r w:rsidR="00C1325A">
        <w:rPr>
          <w:lang w:bidi="fa-IR"/>
        </w:rPr>
        <w:t>, several densely coupled s</w:t>
      </w:r>
      <w:r w:rsidR="000F3DBB">
        <w:rPr>
          <w:lang w:bidi="fa-IR"/>
        </w:rPr>
        <w:t xml:space="preserve">ets of nodes, i.e., modules, </w:t>
      </w:r>
      <w:r w:rsidR="00224212">
        <w:rPr>
          <w:rStyle w:val="CommentReference"/>
        </w:rPr>
        <w:commentReference w:id="396"/>
      </w:r>
      <w:r w:rsidR="00C1325A">
        <w:rPr>
          <w:lang w:bidi="fa-IR"/>
        </w:rPr>
        <w:t>emerged.</w:t>
      </w:r>
      <w:r w:rsidR="000F3DBB">
        <w:rPr>
          <w:lang w:bidi="fa-IR"/>
        </w:rPr>
        <w:t xml:space="preserve"> These </w:t>
      </w:r>
      <w:commentRangeStart w:id="397"/>
      <w:r w:rsidR="000F3DBB">
        <w:rPr>
          <w:lang w:bidi="fa-IR"/>
        </w:rPr>
        <w:t xml:space="preserve">modules </w:t>
      </w:r>
      <w:commentRangeEnd w:id="397"/>
      <w:r w:rsidR="000F3DBB">
        <w:rPr>
          <w:rStyle w:val="CommentReference"/>
        </w:rPr>
        <w:commentReference w:id="397"/>
      </w:r>
      <w:r w:rsidR="000F3DBB">
        <w:rPr>
          <w:lang w:bidi="fa-IR"/>
        </w:rPr>
        <w:t xml:space="preserve">can be </w:t>
      </w:r>
      <w:r w:rsidR="00224212">
        <w:rPr>
          <w:lang w:bidi="fa-IR"/>
        </w:rPr>
        <w:t xml:space="preserve">identified </w:t>
      </w:r>
      <w:r w:rsidR="000F3DBB">
        <w:rPr>
          <w:lang w:bidi="fa-IR"/>
        </w:rPr>
        <w:t xml:space="preserve">as squares in the serialized adjacency matrices. </w:t>
      </w:r>
      <w:r w:rsidR="00BA50E4">
        <w:rPr>
          <w:lang w:bidi="fa-IR"/>
        </w:rPr>
        <w:t>All plots are available online on Open Science Framework (</w:t>
      </w:r>
      <w:ins w:id="398" w:author="MohammadHossein Manuel Haqiqatkhah" w:date="2020-01-06T03:14:00Z">
        <w:r w:rsidR="007355BA">
          <w:fldChar w:fldCharType="begin"/>
        </w:r>
        <w:r w:rsidR="007355BA">
          <w:instrText xml:space="preserve"> HYPERLINK "https://osf.io/625d8/" </w:instrText>
        </w:r>
        <w:r w:rsidR="007355BA">
          <w:fldChar w:fldCharType="separate"/>
        </w:r>
        <w:r w:rsidR="007355BA">
          <w:rPr>
            <w:rStyle w:val="Hyperlink"/>
          </w:rPr>
          <w:t>https://osf.io/625d8/</w:t>
        </w:r>
        <w:r w:rsidR="007355BA">
          <w:fldChar w:fldCharType="end"/>
        </w:r>
      </w:ins>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w:t>
      </w:r>
      <w:del w:id="399" w:author="Cees van Leeuwen" w:date="2020-01-06T15:43:00Z">
        <w:r w:rsidR="000F3DBB" w:rsidDel="00FC13B0">
          <w:rPr>
            <w:lang w:bidi="fa-IR"/>
          </w:rPr>
          <w:delText xml:space="preserve">the </w:delText>
        </w:r>
      </w:del>
      <w:r w:rsidR="000F3DBB">
        <w:rPr>
          <w:lang w:bidi="fa-IR"/>
        </w:rPr>
        <w:t xml:space="preserve">same </w:t>
      </w:r>
      <w:commentRangeStart w:id="400"/>
      <w:r w:rsidR="000F3DBB">
        <w:rPr>
          <w:lang w:bidi="fa-IR"/>
        </w:rPr>
        <w:t>families</w:t>
      </w:r>
      <w:commentRangeEnd w:id="400"/>
      <w:r w:rsidR="007355BA">
        <w:rPr>
          <w:rStyle w:val="CommentReference"/>
        </w:rPr>
        <w:commentReference w:id="400"/>
      </w:r>
      <w:r w:rsidR="000F3DBB">
        <w:rPr>
          <w:lang w:bidi="fa-IR"/>
        </w:rPr>
        <w:t>.</w:t>
      </w:r>
    </w:p>
    <w:p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 xml:space="preserve">keep them connected to other nodes The </w:t>
      </w:r>
      <w:proofErr w:type="spellStart"/>
      <w:r w:rsidR="004D175C">
        <w:rPr>
          <w:lang w:bidi="fa-IR"/>
        </w:rPr>
        <w:t>unserialized</w:t>
      </w:r>
      <w:proofErr w:type="spellEnd"/>
      <w:r w:rsidR="004D175C">
        <w:rPr>
          <w:lang w:bidi="fa-IR"/>
        </w:rPr>
        <w:t xml:space="preserve"> adjacency matrices show that the density of edges are quite uniform over subsets of nodes.</w:t>
      </w:r>
    </w:p>
    <w:p w:rsidR="000F3DBB" w:rsidRDefault="004D175C" w:rsidP="007157CA">
      <w:pPr>
        <w:rPr>
          <w:lang w:bidi="fa-IR"/>
        </w:rPr>
      </w:pPr>
      <w:r>
        <w:rPr>
          <w:lang w:bidi="fa-IR"/>
        </w:rPr>
        <w:t>In the OC f</w:t>
      </w:r>
      <w:r w:rsidR="006964BC">
        <w:rPr>
          <w:lang w:bidi="fa-IR"/>
        </w:rPr>
        <w:t xml:space="preserve">amily, wherein the minority </w:t>
      </w:r>
      <w:ins w:id="401" w:author="MohammadHossein Manuel Haqiqatkhah" w:date="2020-01-06T03:04:00Z">
        <w:r w:rsidR="00DD2D4B">
          <w:rPr>
            <w:lang w:bidi="fa-IR"/>
          </w:rPr>
          <w:t xml:space="preserve">nodes </w:t>
        </w:r>
      </w:ins>
      <w:r w:rsidR="006964BC">
        <w:rPr>
          <w:lang w:bidi="fa-IR"/>
        </w:rPr>
        <w:t>ha</w:t>
      </w:r>
      <w:ins w:id="402" w:author="MohammadHossein Manuel Haqiqatkhah" w:date="2020-01-06T03:04:00Z">
        <w:r w:rsidR="00DD2D4B">
          <w:rPr>
            <w:lang w:bidi="fa-IR"/>
          </w:rPr>
          <w:t>ve</w:t>
        </w:r>
      </w:ins>
      <w:del w:id="403" w:author="MohammadHossein Manuel Haqiqatkhah" w:date="2020-01-06T03:04:00Z">
        <w:r w:rsidR="006964BC" w:rsidDel="00DD2D4B">
          <w:rPr>
            <w:lang w:bidi="fa-IR"/>
          </w:rPr>
          <w:delText>s</w:delText>
        </w:r>
      </w:del>
      <w:r>
        <w:rPr>
          <w:lang w:bidi="fa-IR"/>
        </w:rPr>
        <w:t xml:space="preserve"> relatively higher coupling strength</w:t>
      </w:r>
      <w:ins w:id="404" w:author="MohammadHossein Manuel Haqiqatkhah" w:date="2020-01-06T03:04:00Z">
        <w:r w:rsidR="00DD2D4B">
          <w:rPr>
            <w:lang w:bidi="fa-IR"/>
          </w:rPr>
          <w:t>s</w:t>
        </w:r>
      </w:ins>
      <w:r>
        <w:rPr>
          <w:lang w:bidi="fa-IR"/>
        </w:rPr>
        <w:t xml:space="preserve">, </w:t>
      </w:r>
      <w:r w:rsidR="006935AC">
        <w:rPr>
          <w:lang w:bidi="fa-IR"/>
        </w:rPr>
        <w:t xml:space="preserve">the edge density is higher </w:t>
      </w:r>
      <w:del w:id="405" w:author="MohammadHossein Manuel Haqiqatkhah" w:date="2020-01-06T03:04:00Z">
        <w:r w:rsidR="006935AC" w:rsidDel="00DD2D4B">
          <w:rPr>
            <w:lang w:bidi="fa-IR"/>
          </w:rPr>
          <w:delText xml:space="preserve">for </w:delText>
        </w:r>
      </w:del>
      <w:ins w:id="406" w:author="MohammadHossein Manuel Haqiqatkhah" w:date="2020-01-06T03:04:00Z">
        <w:r w:rsidR="00DD2D4B">
          <w:rPr>
            <w:lang w:bidi="fa-IR"/>
          </w:rPr>
          <w:t xml:space="preserve">in </w:t>
        </w:r>
      </w:ins>
      <w:r w:rsidR="006935AC">
        <w:rPr>
          <w:lang w:bidi="fa-IR"/>
        </w:rPr>
        <w:t xml:space="preserve">the minority </w:t>
      </w:r>
      <w:del w:id="407" w:author="MohammadHossein Manuel Haqiqatkhah" w:date="2020-01-06T03:03:00Z">
        <w:r w:rsidR="006935AC" w:rsidDel="00DD2D4B">
          <w:rPr>
            <w:lang w:bidi="fa-IR"/>
          </w:rPr>
          <w:delText>subset</w:delText>
        </w:r>
      </w:del>
      <w:ins w:id="408" w:author="MohammadHossein Manuel Haqiqatkhah" w:date="2020-01-06T03:03:00Z">
        <w:r w:rsidR="00DD2D4B">
          <w:rPr>
            <w:lang w:bidi="fa-IR"/>
          </w:rPr>
          <w:t>subg</w:t>
        </w:r>
      </w:ins>
      <w:ins w:id="409" w:author="MohammadHossein Manuel Haqiqatkhah" w:date="2020-01-06T03:04:00Z">
        <w:r w:rsidR="00DD2D4B">
          <w:rPr>
            <w:lang w:bidi="fa-IR"/>
          </w:rPr>
          <w:t>raph</w:t>
        </w:r>
      </w:ins>
      <w:r w:rsidR="006935AC">
        <w:rPr>
          <w:lang w:bidi="fa-IR"/>
        </w:rPr>
        <w:t xml:space="preserve">. Moreover, </w:t>
      </w:r>
      <w:del w:id="410" w:author="Cees van Leeuwen" w:date="2020-01-04T19:28:00Z">
        <w:r w:rsidR="006935AC" w:rsidDel="00D02F73">
          <w:rPr>
            <w:lang w:bidi="fa-IR"/>
          </w:rPr>
          <w:delText>the</w:delText>
        </w:r>
        <w:r w:rsidR="006964BC" w:rsidDel="00D02F73">
          <w:rPr>
            <w:lang w:bidi="fa-IR"/>
          </w:rPr>
          <w:delText xml:space="preserve">y </w:delText>
        </w:r>
      </w:del>
      <w:r w:rsidR="00D02F73">
        <w:rPr>
          <w:lang w:bidi="fa-IR"/>
        </w:rPr>
        <w:t xml:space="preserve">the OC </w:t>
      </w:r>
      <w:ins w:id="411" w:author="Cees van Leeuwen" w:date="2020-01-06T15:45:00Z">
        <w:r w:rsidR="00FC13B0">
          <w:rPr>
            <w:lang w:bidi="fa-IR"/>
          </w:rPr>
          <w:t xml:space="preserve">family </w:t>
        </w:r>
      </w:ins>
      <w:r w:rsidR="00D02F73">
        <w:rPr>
          <w:lang w:bidi="fa-IR"/>
        </w:rPr>
        <w:t xml:space="preserve">networks </w:t>
      </w:r>
      <w:r w:rsidR="006964BC">
        <w:rPr>
          <w:lang w:bidi="fa-IR"/>
        </w:rPr>
        <w:t xml:space="preserve">have </w:t>
      </w:r>
      <w:r w:rsidR="00523955">
        <w:rPr>
          <w:lang w:bidi="fa-IR"/>
        </w:rPr>
        <w:t>more distinct modules</w:t>
      </w:r>
      <w:ins w:id="412" w:author="Cees van Leeuwen" w:date="2020-01-04T19:28:00Z">
        <w:r w:rsidR="00D02F73">
          <w:rPr>
            <w:lang w:bidi="fa-IR"/>
          </w:rPr>
          <w:t xml:space="preserve"> </w:t>
        </w:r>
        <w:commentRangeStart w:id="413"/>
        <w:r w:rsidR="00D02F73">
          <w:rPr>
            <w:lang w:bidi="fa-IR"/>
          </w:rPr>
          <w:t xml:space="preserve">than </w:t>
        </w:r>
      </w:ins>
      <w:commentRangeEnd w:id="413"/>
      <w:r w:rsidR="00742B5F">
        <w:rPr>
          <w:rStyle w:val="CommentReference"/>
        </w:rPr>
        <w:commentReference w:id="413"/>
      </w:r>
      <w:ins w:id="414" w:author="Cees van Leeuwen" w:date="2020-01-04T19:28:00Z">
        <w:r w:rsidR="00D02F73">
          <w:rPr>
            <w:lang w:bidi="fa-IR"/>
          </w:rPr>
          <w:t xml:space="preserve">the </w:t>
        </w:r>
      </w:ins>
      <w:ins w:id="415" w:author="Cees van Leeuwen" w:date="2020-01-06T15:44:00Z">
        <w:r w:rsidR="00FC13B0">
          <w:rPr>
            <w:lang w:bidi="fa-IR"/>
          </w:rPr>
          <w:t>other families</w:t>
        </w:r>
      </w:ins>
      <w:del w:id="416" w:author="Cees van Leeuwen" w:date="2020-01-06T15:44:00Z">
        <w:r w:rsidR="00742B5F" w:rsidDel="00FC13B0">
          <w:rPr>
            <w:rStyle w:val="CommentReference"/>
          </w:rPr>
          <w:commentReference w:id="417"/>
        </w:r>
      </w:del>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rsidR="00C209D0" w:rsidRDefault="00BE7884" w:rsidP="00BE0CC8">
      <w:pPr>
        <w:pStyle w:val="Heading2"/>
        <w:rPr>
          <w:lang w:bidi="fa-IR"/>
        </w:rPr>
      </w:pPr>
      <w:r>
        <w:rPr>
          <w:lang w:bidi="fa-IR"/>
        </w:rPr>
        <w:t>Network statistics</w:t>
      </w:r>
    </w:p>
    <w:p w:rsidR="00366056" w:rsidRDefault="005E73AA" w:rsidP="00742B5F">
      <w:pPr>
        <w:rPr>
          <w:lang w:bidi="fa-IR"/>
        </w:rPr>
      </w:pPr>
      <w:del w:id="418" w:author="MohammadHossein Manuel Haqiqatkhah" w:date="2020-01-06T03:21:00Z">
        <w:r w:rsidDel="00742B5F">
          <w:rPr>
            <w:lang w:bidi="fa-IR"/>
          </w:rPr>
          <w:delText>Among the network statistics mentioned</w:delText>
        </w:r>
        <w:r w:rsidR="00C32A9D" w:rsidDel="00742B5F">
          <w:rPr>
            <w:lang w:bidi="fa-IR"/>
          </w:rPr>
          <w:delText xml:space="preserve"> in the methods section, t</w:delText>
        </w:r>
      </w:del>
      <w:ins w:id="419" w:author="MohammadHossein Manuel Haqiqatkhah" w:date="2020-01-06T03:21:00Z">
        <w:r w:rsidR="00742B5F">
          <w:rPr>
            <w:lang w:bidi="fa-IR"/>
          </w:rPr>
          <w:t>T</w:t>
        </w:r>
      </w:ins>
      <w:r w:rsidR="00C32A9D">
        <w:rPr>
          <w:lang w:bidi="fa-IR"/>
        </w:rPr>
        <w:t xml:space="preserve">he evolution of clustering coefficient, modularity, edge density, small-world index, </w:t>
      </w:r>
      <w:proofErr w:type="spellStart"/>
      <w:r w:rsidR="00C32A9D">
        <w:rPr>
          <w:lang w:bidi="fa-IR"/>
        </w:rPr>
        <w:t>assortativity</w:t>
      </w:r>
      <w:proofErr w:type="spellEnd"/>
      <w:r w:rsidR="00C32A9D">
        <w:rPr>
          <w:lang w:bidi="fa-IR"/>
        </w:rPr>
        <w:t>,</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w:t>
      </w:r>
      <w:proofErr w:type="spellStart"/>
      <w:r w:rsidR="00C32A9D">
        <w:rPr>
          <w:lang w:bidi="fa-IR"/>
        </w:rPr>
        <w:t>interpartition</w:t>
      </w:r>
      <w:proofErr w:type="spellEnd"/>
      <w:r w:rsidR="00C32A9D">
        <w:rPr>
          <w:lang w:bidi="fa-IR"/>
        </w:rPr>
        <w:t>).</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w:t>
      </w:r>
      <w:proofErr w:type="spellStart"/>
      <w:r w:rsidR="00366056">
        <w:rPr>
          <w:lang w:bidi="fa-IR"/>
        </w:rPr>
        <w:t>interpartition</w:t>
      </w:r>
      <w:proofErr w:type="spellEnd"/>
      <w:r w:rsidR="00366056">
        <w:rPr>
          <w:lang w:bidi="fa-IR"/>
        </w:rPr>
        <w:t xml:space="preserve"> sub-network) are available on the OSF repository. Furthermore, the normalized rich club coefficient of the final state of anatomical networks are plotted in Fig </w:t>
      </w:r>
      <w:r w:rsidR="00DF16F5">
        <w:rPr>
          <w:lang w:bidi="fa-IR"/>
        </w:rPr>
        <w:t>3</w:t>
      </w:r>
      <w:r w:rsidR="00366056">
        <w:rPr>
          <w:lang w:bidi="fa-IR"/>
        </w:rPr>
        <w:t>.</w:t>
      </w:r>
    </w:p>
    <w:p w:rsidR="00DB4013" w:rsidRDefault="00A43E6F" w:rsidP="007065F6">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t>
      </w:r>
      <w:proofErr w:type="spellStart"/>
      <w:r w:rsidR="00484CF5">
        <w:rPr>
          <w:lang w:bidi="fa-IR"/>
        </w:rPr>
        <w:t>worldness</w:t>
      </w:r>
      <w:proofErr w:type="spellEnd"/>
      <w:r w:rsidR="00484CF5">
        <w:rPr>
          <w:lang w:bidi="fa-IR"/>
        </w:rPr>
        <w:t xml:space="preserve">, and degree </w:t>
      </w:r>
      <w:proofErr w:type="spellStart"/>
      <w:r w:rsidR="00484CF5">
        <w:rPr>
          <w:lang w:bidi="fa-IR"/>
        </w:rPr>
        <w:t>assortativity</w:t>
      </w:r>
      <w:proofErr w:type="spellEnd"/>
      <w:r w:rsidR="00484CF5">
        <w:rPr>
          <w:lang w:bidi="fa-IR"/>
        </w:rPr>
        <w:t xml:space="preserve"> of all models </w:t>
      </w:r>
      <w:commentRangeStart w:id="420"/>
      <w:r w:rsidR="00484CF5">
        <w:rPr>
          <w:lang w:bidi="fa-IR"/>
        </w:rPr>
        <w:t xml:space="preserve">increase noticeably after 60 thousand rewiring attempts </w:t>
      </w:r>
      <w:commentRangeEnd w:id="420"/>
      <w:r w:rsidR="004F1321">
        <w:rPr>
          <w:rStyle w:val="CommentReference"/>
        </w:rPr>
        <w:commentReference w:id="420"/>
      </w:r>
      <w:commentRangeStart w:id="421"/>
      <w:commentRangeStart w:id="422"/>
      <w:r w:rsidR="00484CF5">
        <w:rPr>
          <w:lang w:bidi="fa-IR"/>
        </w:rPr>
        <w:t>(roughly by a factor of 4.5, 3.7, 3.9, and 3, respectively)</w:t>
      </w:r>
      <w:commentRangeEnd w:id="421"/>
      <w:r w:rsidR="00484CF5">
        <w:rPr>
          <w:rStyle w:val="CommentReference"/>
        </w:rPr>
        <w:commentReference w:id="421"/>
      </w:r>
      <w:commentRangeEnd w:id="422"/>
      <w:r w:rsidR="00D02F73">
        <w:rPr>
          <w:rStyle w:val="CommentReference"/>
        </w:rPr>
        <w:commentReference w:id="422"/>
      </w:r>
      <w:r w:rsidR="00484CF5">
        <w:rPr>
          <w:lang w:bidi="fa-IR"/>
        </w:rPr>
        <w:t>. Meanwhile, the average path length increases no more than 15%. The network statistics fluctua</w:t>
      </w:r>
      <w:r w:rsidR="007B6127">
        <w:rPr>
          <w:lang w:bidi="fa-IR"/>
        </w:rPr>
        <w:t xml:space="preserve">te afterward, and the fluctuation is more pronounced for degree </w:t>
      </w:r>
      <w:proofErr w:type="spellStart"/>
      <w:r w:rsidR="007B6127">
        <w:rPr>
          <w:lang w:bidi="fa-IR"/>
        </w:rPr>
        <w:t>assortativity</w:t>
      </w:r>
      <w:proofErr w:type="spellEnd"/>
      <w:r w:rsidR="007B6127">
        <w:rPr>
          <w:lang w:bidi="fa-IR"/>
        </w:rPr>
        <w:t xml:space="preserve">.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w:t>
      </w:r>
      <w:ins w:id="423" w:author="Cees van Leeuwen" w:date="2020-01-06T15:46:00Z">
        <w:r w:rsidR="00FC13B0">
          <w:rPr>
            <w:lang w:bidi="fa-IR"/>
          </w:rPr>
          <w:t>ies</w:t>
        </w:r>
      </w:ins>
      <w:del w:id="424" w:author="Cees van Leeuwen" w:date="2020-01-06T15:45:00Z">
        <w:r w:rsidR="00D15609" w:rsidDel="00FC13B0">
          <w:rPr>
            <w:lang w:bidi="fa-IR"/>
          </w:rPr>
          <w:delText>y</w:delText>
        </w:r>
      </w:del>
      <w:r w:rsidR="00D15609">
        <w:rPr>
          <w:lang w:bidi="fa-IR"/>
        </w:rPr>
        <w:t xml:space="preserve"> in the minority </w:t>
      </w:r>
      <w:r w:rsidR="002F4C81">
        <w:rPr>
          <w:lang w:bidi="fa-IR"/>
        </w:rPr>
        <w:t>subnetworks, although unstable, are</w:t>
      </w:r>
      <w:ins w:id="425" w:author="MohammadHossein Manuel Haqiqatkhah" w:date="2020-01-06T03:27:00Z">
        <w:r w:rsidR="0078228C">
          <w:rPr>
            <w:lang w:bidi="fa-IR"/>
          </w:rPr>
          <w:t xml:space="preserve"> often</w:t>
        </w:r>
      </w:ins>
      <w:r w:rsidR="002F4C81">
        <w:rPr>
          <w:lang w:bidi="fa-IR"/>
        </w:rPr>
        <w:t xml:space="preserve"> </w:t>
      </w:r>
      <w:del w:id="426" w:author="Cees van Leeuwen" w:date="2020-01-06T15:45:00Z">
        <w:r w:rsidR="002F4C81" w:rsidDel="00FC13B0">
          <w:rPr>
            <w:lang w:bidi="fa-IR"/>
          </w:rPr>
          <w:delText xml:space="preserve">bigger </w:delText>
        </w:r>
      </w:del>
      <w:ins w:id="427" w:author="Cees van Leeuwen" w:date="2020-01-06T15:45:00Z">
        <w:r w:rsidR="00FC13B0">
          <w:rPr>
            <w:lang w:bidi="fa-IR"/>
          </w:rPr>
          <w:t>larger</w:t>
        </w:r>
        <w:r w:rsidR="00FC13B0">
          <w:rPr>
            <w:lang w:bidi="fa-IR"/>
          </w:rPr>
          <w:t xml:space="preserve"> </w:t>
        </w:r>
      </w:ins>
      <w:r w:rsidR="002F4C81">
        <w:rPr>
          <w:lang w:bidi="fa-IR"/>
        </w:rPr>
        <w:t xml:space="preserve">than one. This means that the minority nodes </w:t>
      </w:r>
      <w:ins w:id="428" w:author="MohammadHossein Manuel Haqiqatkhah" w:date="2020-01-06T03:27:00Z">
        <w:r w:rsidR="0078228C">
          <w:rPr>
            <w:lang w:bidi="fa-IR"/>
          </w:rPr>
          <w:t xml:space="preserve">tend to </w:t>
        </w:r>
      </w:ins>
      <w:r w:rsidR="002F4C81">
        <w:rPr>
          <w:lang w:bidi="fa-IR"/>
        </w:rPr>
        <w:t xml:space="preserve">connect more strongly to each other </w:t>
      </w:r>
      <w:del w:id="429" w:author="Cees van Leeuwen" w:date="2020-01-06T15:46:00Z">
        <w:r w:rsidR="002F4C81" w:rsidDel="00FC13B0">
          <w:rPr>
            <w:lang w:bidi="fa-IR"/>
          </w:rPr>
          <w:delText xml:space="preserve">compared </w:delText>
        </w:r>
      </w:del>
      <w:ins w:id="430" w:author="Cees van Leeuwen" w:date="2020-01-06T15:46:00Z">
        <w:r w:rsidR="00FC13B0">
          <w:rPr>
            <w:lang w:bidi="fa-IR"/>
          </w:rPr>
          <w:t>than</w:t>
        </w:r>
        <w:r w:rsidR="00FC13B0">
          <w:rPr>
            <w:lang w:bidi="fa-IR"/>
          </w:rPr>
          <w:t xml:space="preserve"> </w:t>
        </w:r>
      </w:ins>
      <w:r w:rsidR="002F4C81">
        <w:rPr>
          <w:lang w:bidi="fa-IR"/>
        </w:rPr>
        <w:t>to other nodes.</w:t>
      </w:r>
    </w:p>
    <w:p w:rsidR="00E9651C" w:rsidRDefault="000F612E" w:rsidP="00264631">
      <w:pPr>
        <w:rPr>
          <w:ins w:id="431" w:author="MohammadHossein Manuel Haqiqatkhah" w:date="2020-01-06T04:41:00Z"/>
        </w:rPr>
      </w:pPr>
      <w:ins w:id="432" w:author="MohammadHossein Manuel Haqiqatkhah" w:date="2020-01-05T20:10:00Z">
        <w:r>
          <w:rPr>
            <w:lang w:bidi="fa-IR"/>
          </w:rPr>
          <w:t xml:space="preserve">Figure 3 shows the </w:t>
        </w:r>
      </w:ins>
      <w:del w:id="433"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434"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435"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436" w:author="MohammadHossein Manuel Haqiqatkhah" w:date="2020-01-05T20:10:00Z">
        <w:r w:rsidR="00E0720F" w:rsidDel="000F612E">
          <w:rPr>
            <w:lang w:bidi="fa-IR"/>
          </w:rPr>
          <w:delText xml:space="preserve"> </w:delText>
        </w:r>
      </w:del>
      <w:ins w:id="437" w:author="MohammadHossein Manuel Haqiqatkhah" w:date="2020-01-05T20:10:00Z">
        <w:r>
          <w:rPr>
            <w:lang w:bidi="fa-IR"/>
          </w:rPr>
          <w:t>, grouped by families, as a function of club size k</w:t>
        </w:r>
      </w:ins>
      <w:del w:id="438"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439" w:author="MohammadHossein Manuel Haqiqatkhah" w:date="2020-01-05T20:10:00Z">
        <w:r>
          <w:rPr>
            <w:lang w:bidi="fa-IR"/>
          </w:rPr>
          <w:t xml:space="preserve"> </w:t>
        </w:r>
      </w:ins>
      <m:oMath>
        <m:sSub>
          <m:sSubPr>
            <m:ctrlPr>
              <w:ins w:id="440" w:author="MohammadHossein Manuel Haqiqatkhah" w:date="2020-01-05T20:18:00Z">
                <w:rPr>
                  <w:rFonts w:ascii="Cambria Math" w:hAnsi="Cambria Math"/>
                  <w:i/>
                </w:rPr>
              </w:ins>
            </m:ctrlPr>
          </m:sSubPr>
          <m:e>
            <m:r>
              <w:ins w:id="441" w:author="MohammadHossein Manuel Haqiqatkhah" w:date="2020-01-05T20:18:00Z">
                <w:rPr>
                  <w:rFonts w:ascii="Cambria Math" w:hAnsi="Cambria Math"/>
                  <w:lang w:bidi="fa-IR"/>
                </w:rPr>
                <m:t>RC</m:t>
              </w:ins>
            </m:r>
          </m:e>
          <m:sub>
            <m:r>
              <w:ins w:id="442" w:author="MohammadHossein Manuel Haqiqatkhah" w:date="2020-01-05T20:18:00Z">
                <w:rPr>
                  <w:rFonts w:ascii="Cambria Math" w:hAnsi="Cambria Math"/>
                </w:rPr>
                <m:t>norm</m:t>
              </w:ins>
            </m:r>
          </m:sub>
        </m:sSub>
        <m:d>
          <m:dPr>
            <m:ctrlPr>
              <w:ins w:id="443" w:author="MohammadHossein Manuel Haqiqatkhah" w:date="2020-01-05T20:18:00Z">
                <w:rPr>
                  <w:rFonts w:ascii="Cambria Math" w:hAnsi="Cambria Math"/>
                  <w:i/>
                </w:rPr>
              </w:ins>
            </m:ctrlPr>
          </m:dPr>
          <m:e>
            <m:r>
              <w:ins w:id="444" w:author="MohammadHossein Manuel Haqiqatkhah" w:date="2020-01-05T20:18:00Z">
                <w:rPr>
                  <w:rFonts w:ascii="Cambria Math" w:hAnsi="Cambria Math"/>
                </w:rPr>
                <m:t>k</m:t>
              </w:ins>
            </m:r>
          </m:e>
        </m:d>
      </m:oMath>
      <w:ins w:id="445" w:author="MohammadHossein Manuel Haqiqatkhah" w:date="2020-01-05T20:11:00Z">
        <w:r>
          <w:t xml:space="preserve"> </w:t>
        </w:r>
      </w:ins>
      <w:ins w:id="446" w:author="MohammadHossein Manuel Haqiqatkhah" w:date="2020-01-05T20:22:00Z">
        <w:r w:rsidR="00CA37CC">
          <w:t xml:space="preserve">above </w:t>
        </w:r>
      </w:ins>
      <w:ins w:id="447" w:author="MohammadHossein Manuel Haqiqatkhah" w:date="2020-01-05T20:15:00Z">
        <w:r>
          <w:t>one (dashed line)</w:t>
        </w:r>
      </w:ins>
      <w:ins w:id="448" w:author="MohammadHossein Manuel Haqiqatkhah" w:date="2020-01-05T20:18:00Z">
        <w:r w:rsidR="005C70DB">
          <w:t xml:space="preserve"> suggest </w:t>
        </w:r>
        <w:r w:rsidR="00CA37CC">
          <w:t>existence of rich clubs. T</w:t>
        </w:r>
      </w:ins>
      <w:ins w:id="449" w:author="MohammadHossein Manuel Haqiqatkhah" w:date="2020-01-05T20:15:00Z">
        <w:r w:rsidR="005C70DB">
          <w:t>h</w:t>
        </w:r>
      </w:ins>
      <w:ins w:id="450" w:author="MohammadHossein Manuel Haqiqatkhah" w:date="2020-01-05T20:19:00Z">
        <w:r w:rsidR="00CA37CC">
          <w:t>e</w:t>
        </w:r>
      </w:ins>
      <w:ins w:id="451" w:author="MohammadHossein Manuel Haqiqatkhah" w:date="2020-01-05T20:15:00Z">
        <w:r>
          <w:t xml:space="preserve"> </w:t>
        </w:r>
      </w:ins>
      <w:ins w:id="452" w:author="MohammadHossein Manuel Haqiqatkhah" w:date="2020-01-05T20:11:00Z">
        <w:r>
          <w:t xml:space="preserve">values </w:t>
        </w:r>
      </w:ins>
      <w:ins w:id="453" w:author="MohammadHossein Manuel Haqiqatkhah" w:date="2020-01-05T20:12:00Z">
        <w:r>
          <w:t>significantly larger than one</w:t>
        </w:r>
      </w:ins>
      <w:ins w:id="454" w:author="MohammadHossein Manuel Haqiqatkhah" w:date="2020-01-05T20:13:00Z">
        <w:r>
          <w:t xml:space="preserve"> (p &lt; 0.05</w:t>
        </w:r>
      </w:ins>
      <w:ins w:id="455" w:author="MohammadHossein Manuel Haqiqatkhah" w:date="2020-01-05T20:19:00Z">
        <w:r w:rsidR="00CA37CC">
          <w:t>, based on 1-sample t-test</w:t>
        </w:r>
      </w:ins>
      <w:ins w:id="456" w:author="MohammadHossein Manuel Haqiqatkhah" w:date="2020-01-05T20:13:00Z">
        <w:r>
          <w:t xml:space="preserve">) are marked by solid circles. </w:t>
        </w:r>
      </w:ins>
      <w:ins w:id="457" w:author="MohammadHossein Manuel Haqiqatkhah" w:date="2020-01-05T20:30:00Z">
        <w:r w:rsidR="00E9651C">
          <w:t xml:space="preserve">Despite differences among </w:t>
        </w:r>
      </w:ins>
      <w:ins w:id="458" w:author="MohammadHossein Manuel Haqiqatkhah" w:date="2020-01-05T20:26:00Z">
        <w:r w:rsidR="004E3227">
          <w:t>families</w:t>
        </w:r>
      </w:ins>
      <w:ins w:id="459" w:author="MohammadHossein Manuel Haqiqatkhah" w:date="2020-01-05T20:30:00Z">
        <w:r w:rsidR="00E9651C">
          <w:t>, they all</w:t>
        </w:r>
      </w:ins>
      <w:ins w:id="460" w:author="MohammadHossein Manuel Haqiqatkhah" w:date="2020-01-05T20:26:00Z">
        <w:r w:rsidR="004E3227">
          <w:t xml:space="preserve"> </w:t>
        </w:r>
      </w:ins>
      <w:ins w:id="461" w:author="MohammadHossein Manuel Haqiqatkhah" w:date="2020-01-05T20:27:00Z">
        <w:r w:rsidR="00E9651C">
          <w:t>show</w:t>
        </w:r>
      </w:ins>
      <w:ins w:id="462" w:author="MohammadHossein Manuel Haqiqatkhah" w:date="2020-01-05T20:29:00Z">
        <w:r w:rsidR="00E9651C">
          <w:t xml:space="preserve"> significant</w:t>
        </w:r>
      </w:ins>
      <w:ins w:id="463" w:author="MohammadHossein Manuel Haqiqatkhah" w:date="2020-01-05T20:27:00Z">
        <w:r w:rsidR="00E9651C">
          <w:t xml:space="preserve"> rich club structures for </w:t>
        </w:r>
      </w:ins>
      <w:ins w:id="464" w:author="MohammadHossein Manuel Haqiqatkhah" w:date="2020-01-05T20:33:00Z">
        <w:r w:rsidR="005C44E6">
          <w:t xml:space="preserve">larger </w:t>
        </w:r>
      </w:ins>
      <w:ins w:id="465" w:author="MohammadHossein Manuel Haqiqatkhah" w:date="2020-01-05T20:27:00Z">
        <w:r w:rsidR="00E9651C">
          <w:t>club sizes</w:t>
        </w:r>
      </w:ins>
      <w:ins w:id="466" w:author="MohammadHossein Manuel Haqiqatkhah" w:date="2020-01-05T20:31:00Z">
        <w:r w:rsidR="00E9651C">
          <w:t>.</w:t>
        </w:r>
        <w:r w:rsidR="005C44E6">
          <w:t xml:space="preserve"> More specifically, OC has clubs of sizes 80&lt;k&lt;1</w:t>
        </w:r>
      </w:ins>
      <w:ins w:id="467" w:author="MohammadHossein Manuel Haqiqatkhah" w:date="2020-01-05T20:40:00Z">
        <w:r w:rsidR="008A3275">
          <w:t>45</w:t>
        </w:r>
      </w:ins>
      <w:ins w:id="468" w:author="MohammadHossein Manuel Haqiqatkhah" w:date="2020-01-05T20:31:00Z">
        <w:r w:rsidR="005C44E6">
          <w:t xml:space="preserve">, </w:t>
        </w:r>
      </w:ins>
      <w:ins w:id="469" w:author="MohammadHossein Manuel Haqiqatkhah" w:date="2020-01-05T20:32:00Z">
        <w:r w:rsidR="005C44E6">
          <w:t xml:space="preserve">most of them significant, </w:t>
        </w:r>
      </w:ins>
      <w:ins w:id="470" w:author="MohammadHossein Manuel Haqiqatkhah" w:date="2020-01-05T20:34:00Z">
        <w:r w:rsidR="00887230">
          <w:t xml:space="preserve">with </w:t>
        </w:r>
      </w:ins>
      <w:ins w:id="471" w:author="MohammadHossein Manuel Haqiqatkhah" w:date="2020-01-05T20:44:00Z">
        <w:r w:rsidR="008A3275">
          <w:t>consistent</w:t>
        </w:r>
      </w:ins>
      <w:ins w:id="472"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473" w:author="MohammadHossein Manuel Haqiqatkhah" w:date="2020-01-05T20:35:00Z">
        <w:r w:rsidR="00887230">
          <w:t xml:space="preserve"> </w:t>
        </w:r>
      </w:ins>
      <w:ins w:id="474" w:author="MohammadHossein Manuel Haqiqatkhah" w:date="2020-01-05T20:43:00Z">
        <w:r w:rsidR="008A3275">
          <w:t xml:space="preserve">Almost half of </w:t>
        </w:r>
      </w:ins>
      <w:ins w:id="475" w:author="MohammadHossein Manuel Haqiqatkhah" w:date="2020-01-05T20:41:00Z">
        <w:r w:rsidR="008A3275">
          <w:t xml:space="preserve">UT </w:t>
        </w:r>
      </w:ins>
      <w:ins w:id="476" w:author="MohammadHossein Manuel Haqiqatkhah" w:date="2020-01-05T20:43:00Z">
        <w:r w:rsidR="008A3275">
          <w:t xml:space="preserve">models form </w:t>
        </w:r>
        <w:del w:id="477" w:author="Cees van Leeuwen" w:date="2020-01-06T15:47:00Z">
          <w:r w:rsidR="008A3275" w:rsidDel="00FC13B0">
            <w:delText xml:space="preserve">significantly </w:delText>
          </w:r>
        </w:del>
        <w:r w:rsidR="008A3275">
          <w:t xml:space="preserve">rich clubs </w:t>
        </w:r>
      </w:ins>
      <w:ins w:id="478" w:author="MohammadHossein Manuel Haqiqatkhah" w:date="2020-01-05T20:41:00Z">
        <w:r w:rsidR="008A3275">
          <w:t>with 75&lt;k&lt;</w:t>
        </w:r>
      </w:ins>
      <w:ins w:id="479" w:author="MohammadHossein Manuel Haqiqatkhah" w:date="2020-01-05T20:42:00Z">
        <w:r w:rsidR="008A3275">
          <w:t>150</w:t>
        </w:r>
      </w:ins>
      <w:ins w:id="480" w:author="MohammadHossein Manuel Haqiqatkhah" w:date="2020-01-05T20:43:00Z">
        <w:r w:rsidR="008A3275">
          <w:t xml:space="preserve"> yet others fail to.</w:t>
        </w:r>
      </w:ins>
      <w:ins w:id="481" w:author="MohammadHossein Manuel Haqiqatkhah" w:date="2020-01-05T20:44:00Z">
        <w:r w:rsidR="008A3275">
          <w:t xml:space="preserve"> </w:t>
        </w:r>
      </w:ins>
      <w:ins w:id="482" w:author="MohammadHossein Manuel Haqiqatkhah" w:date="2020-01-05T20:35:00Z">
        <w:r w:rsidR="00887230">
          <w:t>Other families</w:t>
        </w:r>
      </w:ins>
      <w:ins w:id="483" w:author="MohammadHossein Manuel Haqiqatkhah" w:date="2020-01-05T20:46:00Z">
        <w:r w:rsidR="00C643BF">
          <w:t xml:space="preserve">, i.e., </w:t>
        </w:r>
      </w:ins>
      <w:ins w:id="484" w:author="MohammadHossein Manuel Haqiqatkhah" w:date="2020-01-05T20:47:00Z">
        <w:r w:rsidR="00C643BF">
          <w:t>OT, BL, and UC,</w:t>
        </w:r>
      </w:ins>
      <w:ins w:id="485" w:author="MohammadHossein Manuel Haqiqatkhah" w:date="2020-01-05T20:35:00Z">
        <w:r w:rsidR="00887230">
          <w:t xml:space="preserve"> </w:t>
        </w:r>
      </w:ins>
      <w:ins w:id="486" w:author="MohammadHossein Manuel Haqiqatkhah" w:date="2020-01-05T20:39:00Z">
        <w:r w:rsidR="008A3275">
          <w:t>form</w:t>
        </w:r>
      </w:ins>
      <w:ins w:id="487" w:author="MohammadHossein Manuel Haqiqatkhah" w:date="2020-01-05T20:35:00Z">
        <w:r w:rsidR="00887230">
          <w:t xml:space="preserve"> clubs with </w:t>
        </w:r>
      </w:ins>
      <w:ins w:id="488" w:author="MohammadHossein Manuel Haqiqatkhah" w:date="2020-01-05T20:39:00Z">
        <w:r w:rsidR="008A3275">
          <w:t xml:space="preserve">of sizes ranging from 70 to roughly 135, </w:t>
        </w:r>
      </w:ins>
      <w:ins w:id="489" w:author="MohammadHossein Manuel Haqiqatkhah" w:date="2020-01-05T20:36:00Z">
        <w:r w:rsidR="008A3275">
          <w:t>with higher</w:t>
        </w:r>
      </w:ins>
      <w:ins w:id="490" w:author="MohammadHossein Manuel Haqiqatkhah" w:date="2020-01-05T20:45:00Z">
        <w:r w:rsidR="008A3275">
          <w:t xml:space="preserve"> (but less consistent)</w:t>
        </w:r>
      </w:ins>
      <w:ins w:id="491" w:author="MohammadHossein Manuel Haqiqatkhah" w:date="2020-01-05T20:37:00Z">
        <w:r w:rsidR="008A3275">
          <w:t xml:space="preserve"> </w:t>
        </w:r>
      </w:ins>
      <m:oMath>
        <m:sSub>
          <m:sSubPr>
            <m:ctrlPr>
              <w:ins w:id="492" w:author="MohammadHossein Manuel Haqiqatkhah" w:date="2020-01-05T20:36:00Z">
                <w:rPr>
                  <w:rFonts w:ascii="Cambria Math" w:hAnsi="Cambria Math"/>
                  <w:i/>
                </w:rPr>
              </w:ins>
            </m:ctrlPr>
          </m:sSubPr>
          <m:e>
            <m:r>
              <w:ins w:id="493" w:author="MohammadHossein Manuel Haqiqatkhah" w:date="2020-01-05T20:36:00Z">
                <w:rPr>
                  <w:rFonts w:ascii="Cambria Math" w:hAnsi="Cambria Math"/>
                  <w:lang w:bidi="fa-IR"/>
                </w:rPr>
                <m:t>RC</m:t>
              </w:ins>
            </m:r>
          </m:e>
          <m:sub>
            <m:r>
              <w:ins w:id="494" w:author="MohammadHossein Manuel Haqiqatkhah" w:date="2020-01-05T20:36:00Z">
                <w:rPr>
                  <w:rFonts w:ascii="Cambria Math" w:hAnsi="Cambria Math"/>
                </w:rPr>
                <m:t>norm</m:t>
              </w:ins>
            </m:r>
          </m:sub>
        </m:sSub>
      </m:oMath>
      <w:ins w:id="495" w:author="MohammadHossein Manuel Haqiqatkhah" w:date="2020-01-05T20:36:00Z">
        <w:r w:rsidR="008A3275">
          <w:t xml:space="preserve"> values</w:t>
        </w:r>
      </w:ins>
      <w:ins w:id="496" w:author="MohammadHossein Manuel Haqiqatkhah" w:date="2020-01-05T20:40:00Z">
        <w:r w:rsidR="008A3275">
          <w:t xml:space="preserve"> compared to OC</w:t>
        </w:r>
      </w:ins>
      <w:ins w:id="497" w:author="MohammadHossein Manuel Haqiqatkhah" w:date="2020-01-05T20:44:00Z">
        <w:r w:rsidR="008A3275">
          <w:t xml:space="preserve"> and UT</w:t>
        </w:r>
      </w:ins>
      <w:ins w:id="498" w:author="MohammadHossein Manuel Haqiqatkhah" w:date="2020-01-05T20:47:00Z">
        <w:r w:rsidR="00C643BF">
          <w:t xml:space="preserve">. </w:t>
        </w:r>
      </w:ins>
      <w:ins w:id="499" w:author="MohammadHossein Manuel Haqiqatkhah" w:date="2020-01-05T20:48:00Z">
        <w:r w:rsidR="00C643BF">
          <w:t>F</w:t>
        </w:r>
      </w:ins>
      <w:ins w:id="500"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501" w:author="MohammadHossein Manuel Haqiqatkhah" w:date="2020-01-05T20:37:00Z">
        <w:r w:rsidR="00C643BF">
          <w:t>are significant</w:t>
        </w:r>
      </w:ins>
      <w:ins w:id="502" w:author="MohammadHossein Manuel Haqiqatkhah" w:date="2020-01-05T20:48:00Z">
        <w:r w:rsidR="00C643BF">
          <w:t xml:space="preserve"> in OT, BL, and UC compared to</w:t>
        </w:r>
      </w:ins>
      <w:ins w:id="503" w:author="MohammadHossein Manuel Haqiqatkhah" w:date="2020-01-05T20:49:00Z">
        <w:r w:rsidR="00C643BF">
          <w:t xml:space="preserve"> OC.</w:t>
        </w:r>
      </w:ins>
      <w:ins w:id="504" w:author="MohammadHossein Manuel Haqiqatkhah" w:date="2020-01-05T20:48:00Z">
        <w:r w:rsidR="00C643BF">
          <w:t xml:space="preserve"> </w:t>
        </w:r>
      </w:ins>
    </w:p>
    <w:p w:rsidR="00E8543B" w:rsidRDefault="00E8543B">
      <w:pPr>
        <w:pStyle w:val="Heading2"/>
        <w:rPr>
          <w:ins w:id="505" w:author="MohammadHossein Manuel Haqiqatkhah" w:date="2020-01-06T04:41:00Z"/>
          <w:lang w:bidi="fa-IR"/>
        </w:rPr>
        <w:pPrChange w:id="506" w:author="MohammadHossein Manuel Haqiqatkhah" w:date="2020-01-06T04:42:00Z">
          <w:pPr/>
        </w:pPrChange>
      </w:pPr>
      <w:ins w:id="507" w:author="MohammadHossein Manuel Haqiqatkhah" w:date="2020-01-06T04:41:00Z">
        <w:r>
          <w:rPr>
            <w:lang w:bidi="fa-IR"/>
          </w:rPr>
          <w:t>Odd cases</w:t>
        </w:r>
      </w:ins>
    </w:p>
    <w:p w:rsidR="00E8543B" w:rsidRDefault="00E8543B" w:rsidP="00FE7560">
      <w:pPr>
        <w:rPr>
          <w:ins w:id="508" w:author="MohammadHossein Manuel Haqiqatkhah" w:date="2020-01-06T04:41:00Z"/>
          <w:lang w:bidi="fa-IR"/>
        </w:rPr>
      </w:pPr>
      <w:ins w:id="509" w:author="MohammadHossein Manuel Haqiqatkhah" w:date="2020-01-06T04:42:00Z">
        <w:r>
          <w:rPr>
            <w:lang w:bidi="fa-IR"/>
          </w:rPr>
          <w:t xml:space="preserve">As </w:t>
        </w:r>
        <w:del w:id="510" w:author="Cees van Leeuwen" w:date="2020-01-06T15:48:00Z">
          <w:r w:rsidDel="00F40FB4">
            <w:rPr>
              <w:lang w:bidi="fa-IR"/>
            </w:rPr>
            <w:delText>evident</w:delText>
          </w:r>
        </w:del>
      </w:ins>
      <w:ins w:id="511" w:author="Cees van Leeuwen" w:date="2020-01-06T15:48:00Z">
        <w:r w:rsidR="00F40FB4">
          <w:rPr>
            <w:lang w:bidi="fa-IR"/>
          </w:rPr>
          <w:t>can be observed</w:t>
        </w:r>
      </w:ins>
      <w:ins w:id="512" w:author="MohammadHossein Manuel Haqiqatkhah" w:date="2020-01-06T04:42:00Z">
        <w:r>
          <w:rPr>
            <w:lang w:bidi="fa-IR"/>
          </w:rPr>
          <w:t xml:space="preserve"> in </w:t>
        </w:r>
      </w:ins>
      <w:ins w:id="513" w:author="MohammadHossein Manuel Haqiqatkhah" w:date="2020-01-06T05:10:00Z">
        <w:r w:rsidR="001F4B39">
          <w:rPr>
            <w:lang w:bidi="fa-IR"/>
          </w:rPr>
          <w:t>the evolution plots,</w:t>
        </w:r>
      </w:ins>
      <w:ins w:id="514" w:author="MohammadHossein Manuel Haqiqatkhah" w:date="2020-01-06T04:41:00Z">
        <w:r w:rsidR="001F4B39">
          <w:rPr>
            <w:lang w:bidi="fa-IR"/>
          </w:rPr>
          <w:t xml:space="preserve"> four models</w:t>
        </w:r>
      </w:ins>
      <w:ins w:id="515" w:author="MohammadHossein Manuel Haqiqatkhah" w:date="2020-01-06T05:11:00Z">
        <w:r w:rsidR="001F4B39">
          <w:rPr>
            <w:lang w:bidi="fa-IR"/>
          </w:rPr>
          <w:t xml:space="preserve"> (</w:t>
        </w:r>
      </w:ins>
      <w:ins w:id="516" w:author="MohammadHossein Manuel Haqiqatkhah" w:date="2020-01-06T04:41:00Z">
        <w:r>
          <w:rPr>
            <w:lang w:bidi="fa-IR"/>
          </w:rPr>
          <w:t>viz., OT2, OT3, UC1, and UC3</w:t>
        </w:r>
      </w:ins>
      <w:ins w:id="517" w:author="MohammadHossein Manuel Haqiqatkhah" w:date="2020-01-06T05:11:00Z">
        <w:r w:rsidR="001F4B39">
          <w:rPr>
            <w:lang w:bidi="fa-IR"/>
          </w:rPr>
          <w:t>)</w:t>
        </w:r>
      </w:ins>
      <w:ins w:id="518" w:author="MohammadHossein Manuel Haqiqatkhah" w:date="2020-01-06T04:41:00Z">
        <w:r>
          <w:rPr>
            <w:lang w:bidi="fa-IR"/>
          </w:rPr>
          <w:t xml:space="preserve"> </w:t>
        </w:r>
      </w:ins>
      <w:ins w:id="519" w:author="MohammadHossein Manuel Haqiqatkhah" w:date="2020-01-06T05:11:00Z">
        <w:r w:rsidR="001F4B39">
          <w:rPr>
            <w:lang w:bidi="fa-IR"/>
          </w:rPr>
          <w:t xml:space="preserve">stop evolving </w:t>
        </w:r>
      </w:ins>
      <w:ins w:id="520" w:author="MohammadHossein Manuel Haqiqatkhah" w:date="2020-01-06T05:13:00Z">
        <w:r w:rsidR="001F4B39">
          <w:rPr>
            <w:lang w:bidi="fa-IR"/>
          </w:rPr>
          <w:t xml:space="preserve">before 10 thousand rewiring attempts. </w:t>
        </w:r>
      </w:ins>
      <w:ins w:id="521" w:author="MohammadHossein Manuel Haqiqatkhah" w:date="2020-01-06T05:21:00Z">
        <w:r w:rsidR="00F7629B">
          <w:rPr>
            <w:lang w:bidi="fa-IR"/>
          </w:rPr>
          <w:t>Visual inspection of their anatomical connectivity reveals that</w:t>
        </w:r>
      </w:ins>
      <w:ins w:id="522" w:author="MohammadHossein Manuel Haqiqatkhah" w:date="2020-01-06T05:24:00Z">
        <w:r w:rsidR="00247483">
          <w:rPr>
            <w:lang w:bidi="fa-IR"/>
          </w:rPr>
          <w:t xml:space="preserve">, at </w:t>
        </w:r>
      </w:ins>
      <w:ins w:id="523" w:author="MohammadHossein Manuel Haqiqatkhah" w:date="2020-01-06T05:25:00Z">
        <w:r w:rsidR="00F7629B">
          <w:rPr>
            <w:lang w:bidi="fa-IR"/>
          </w:rPr>
          <w:t>some point</w:t>
        </w:r>
      </w:ins>
      <w:ins w:id="524" w:author="MohammadHossein Manuel Haqiqatkhah" w:date="2020-01-06T05:26:00Z">
        <w:r w:rsidR="00247483">
          <w:rPr>
            <w:lang w:bidi="fa-IR"/>
          </w:rPr>
          <w:t xml:space="preserve"> in their evolution</w:t>
        </w:r>
      </w:ins>
      <w:ins w:id="525" w:author="MohammadHossein Manuel Haqiqatkhah" w:date="2020-01-06T05:24:00Z">
        <w:r w:rsidR="00F7629B">
          <w:rPr>
            <w:lang w:bidi="fa-IR"/>
          </w:rPr>
          <w:t>, one node</w:t>
        </w:r>
      </w:ins>
      <w:ins w:id="526" w:author="MohammadHossein Manuel Haqiqatkhah" w:date="2020-01-06T05:26:00Z">
        <w:r w:rsidR="00EB5C91">
          <w:rPr>
            <w:lang w:bidi="fa-IR"/>
          </w:rPr>
          <w:t xml:space="preserve"> reaches maximum degree and is connected to all other nodes</w:t>
        </w:r>
      </w:ins>
      <w:ins w:id="527" w:author="MohammadHossein Manuel Haqiqatkhah" w:date="2020-01-06T05:40:00Z">
        <w:r w:rsidR="00A80B53">
          <w:rPr>
            <w:lang w:bidi="fa-IR"/>
          </w:rPr>
          <w:t xml:space="preserve"> (Figure XX</w:t>
        </w:r>
      </w:ins>
      <w:ins w:id="528" w:author="MohammadHossein Manuel Haqiqatkhah" w:date="2020-01-06T06:03:00Z">
        <w:r w:rsidR="00FE7560">
          <w:rPr>
            <w:lang w:bidi="fa-IR"/>
          </w:rPr>
          <w:t xml:space="preserve">, </w:t>
        </w:r>
      </w:ins>
      <w:del w:id="529" w:author="MohammadHossein Manuel Haqiqatkhah" w:date="2020-01-06T06:03:00Z">
        <w:r w:rsidR="00FE7560" w:rsidRPr="00FE7560" w:rsidDel="00FE7560">
          <w:rPr>
            <w:color w:val="FF0000"/>
            <w:lang w:bidi="fa-IR"/>
            <w:rPrChange w:id="530" w:author="MohammadHossein Manuel Haqiqatkhah" w:date="2020-01-06T06:03:00Z">
              <w:rPr>
                <w:lang w:bidi="fa-IR"/>
              </w:rPr>
            </w:rPrChange>
          </w:rPr>
          <w:delText xml:space="preserve">SHOULD </w:delText>
        </w:r>
      </w:del>
      <w:r w:rsidR="00FE7560">
        <w:rPr>
          <w:color w:val="FF0000"/>
          <w:lang w:bidi="fa-IR"/>
        </w:rPr>
        <w:t>TO</w:t>
      </w:r>
      <w:r w:rsidR="00FE7560" w:rsidRPr="00FE7560">
        <w:rPr>
          <w:color w:val="FF0000"/>
          <w:lang w:bidi="fa-IR"/>
          <w:rPrChange w:id="531" w:author="MohammadHossein Manuel Haqiqatkhah" w:date="2020-01-06T06:03:00Z">
            <w:rPr>
              <w:lang w:bidi="fa-IR"/>
            </w:rPr>
          </w:rPrChange>
        </w:rPr>
        <w:t xml:space="preserve"> BE ADDED</w:t>
      </w:r>
      <w:ins w:id="532" w:author="MohammadHossein Manuel Haqiqatkhah" w:date="2020-01-06T05:40:00Z">
        <w:r w:rsidR="00A80B53">
          <w:rPr>
            <w:lang w:bidi="fa-IR"/>
          </w:rPr>
          <w:t>)</w:t>
        </w:r>
      </w:ins>
      <w:ins w:id="533" w:author="MohammadHossein Manuel Haqiqatkhah" w:date="2020-01-06T05:26:00Z">
        <w:r w:rsidR="00EB5C91">
          <w:rPr>
            <w:lang w:bidi="fa-IR"/>
          </w:rPr>
          <w:t xml:space="preserve">. Consequently, in </w:t>
        </w:r>
      </w:ins>
      <w:ins w:id="534" w:author="MohammadHossein Manuel Haqiqatkhah" w:date="2020-01-06T05:27:00Z">
        <w:r w:rsidR="00EB5C91">
          <w:rPr>
            <w:lang w:bidi="fa-IR"/>
          </w:rPr>
          <w:t>the next</w:t>
        </w:r>
      </w:ins>
      <w:ins w:id="535" w:author="MohammadHossein Manuel Haqiqatkhah" w:date="2020-01-06T05:26:00Z">
        <w:r w:rsidR="00EB5C91">
          <w:rPr>
            <w:lang w:bidi="fa-IR"/>
          </w:rPr>
          <w:t xml:space="preserve"> </w:t>
        </w:r>
      </w:ins>
      <w:ins w:id="536" w:author="MohammadHossein Manuel Haqiqatkhah" w:date="2020-01-06T05:27:00Z">
        <w:r w:rsidR="00EB5C91">
          <w:rPr>
            <w:lang w:bidi="fa-IR"/>
          </w:rPr>
          <w:t xml:space="preserve">rewiring step, </w:t>
        </w:r>
      </w:ins>
      <w:commentRangeStart w:id="537"/>
      <w:ins w:id="538" w:author="MohammadHossein Manuel Haqiqatkhah" w:date="2020-01-06T05:28:00Z">
        <w:r w:rsidR="00EB5C91">
          <w:rPr>
            <w:lang w:bidi="fa-IR"/>
          </w:rPr>
          <w:t>an element</w:t>
        </w:r>
      </w:ins>
      <w:commentRangeEnd w:id="537"/>
      <w:ins w:id="539" w:author="MohammadHossein Manuel Haqiqatkhah" w:date="2020-01-06T05:29:00Z">
        <w:r w:rsidR="00EB5C91">
          <w:rPr>
            <w:rStyle w:val="CommentReference"/>
          </w:rPr>
          <w:commentReference w:id="537"/>
        </w:r>
      </w:ins>
      <w:ins w:id="540" w:author="MohammadHossein Manuel Haqiqatkhah" w:date="2020-01-06T05:28:00Z">
        <w:r w:rsidR="00EB5C91">
          <w:rPr>
            <w:lang w:bidi="fa-IR"/>
          </w:rPr>
          <w:t xml:space="preserve"> of the coupled logistic map reaches singularity </w:t>
        </w:r>
      </w:ins>
      <w:ins w:id="541" w:author="MohammadHossein Manuel Haqiqatkhah" w:date="2020-01-06T05:29:00Z">
        <w:r w:rsidR="00EB5C91">
          <w:rPr>
            <w:lang w:bidi="fa-IR"/>
          </w:rPr>
          <w:t>because of a zero by zero d</w:t>
        </w:r>
      </w:ins>
      <w:ins w:id="542" w:author="MohammadHossein Manuel Haqiqatkhah" w:date="2020-01-06T05:31:00Z">
        <w:r w:rsidR="00C21604">
          <w:rPr>
            <w:lang w:bidi="fa-IR"/>
          </w:rPr>
          <w:t>i</w:t>
        </w:r>
      </w:ins>
      <w:ins w:id="543" w:author="MohammadHossein Manuel Haqiqatkhah" w:date="2020-01-06T05:29:00Z">
        <w:r w:rsidR="00EB5C91">
          <w:rPr>
            <w:lang w:bidi="fa-IR"/>
          </w:rPr>
          <w:t>vision</w:t>
        </w:r>
      </w:ins>
      <w:ins w:id="544" w:author="MohammadHossein Manuel Haqiqatkhah" w:date="2020-01-06T05:35:00Z">
        <w:r w:rsidR="00A00DE2">
          <w:rPr>
            <w:lang w:bidi="fa-IR"/>
          </w:rPr>
          <w:t xml:space="preserve"> which is mathematically undefined</w:t>
        </w:r>
      </w:ins>
      <w:ins w:id="545" w:author="Cees van Leeuwen" w:date="2020-01-06T15:49:00Z">
        <w:r w:rsidR="00F40FB4">
          <w:rPr>
            <w:lang w:bidi="fa-IR"/>
          </w:rPr>
          <w:t xml:space="preserve">. </w:t>
        </w:r>
      </w:ins>
      <w:ins w:id="546" w:author="MohammadHossein Manuel Haqiqatkhah" w:date="2020-01-06T05:36:00Z">
        <w:del w:id="547" w:author="Cees van Leeuwen" w:date="2020-01-06T15:48:00Z">
          <w:r w:rsidR="00A00DE2" w:rsidDel="00F40FB4">
            <w:rPr>
              <w:lang w:bidi="fa-IR"/>
            </w:rPr>
            <w:delText xml:space="preserve"> </w:delText>
          </w:r>
        </w:del>
      </w:ins>
      <w:ins w:id="548" w:author="MohammadHossein Manuel Haqiqatkhah" w:date="2020-01-06T05:38:00Z">
        <w:del w:id="549" w:author="Cees van Leeuwen" w:date="2020-01-06T15:48:00Z">
          <w:r w:rsidR="00A80B53" w:rsidDel="00F40FB4">
            <w:rPr>
              <w:lang w:bidi="fa-IR"/>
            </w:rPr>
            <w:delText xml:space="preserve">and </w:delText>
          </w:r>
          <w:r w:rsidR="00A80B53" w:rsidDel="00F40FB4">
            <w:delText>represented as `NaN`, i.e., "not a number," in R language</w:delText>
          </w:r>
        </w:del>
      </w:ins>
      <w:ins w:id="550" w:author="MohammadHossein Manuel Haqiqatkhah" w:date="2020-01-06T05:31:00Z">
        <w:del w:id="551" w:author="Cees van Leeuwen" w:date="2020-01-06T15:49:00Z">
          <w:r w:rsidR="00C21604" w:rsidDel="00F40FB4">
            <w:rPr>
              <w:lang w:bidi="fa-IR"/>
            </w:rPr>
            <w:delText xml:space="preserve">. Since </w:delText>
          </w:r>
        </w:del>
      </w:ins>
      <w:ins w:id="552" w:author="MohammadHossein Manuel Haqiqatkhah" w:date="2020-01-06T05:33:00Z">
        <w:del w:id="553" w:author="Cees van Leeuwen" w:date="2020-01-06T15:49:00Z">
          <w:r w:rsidR="00C21604" w:rsidDel="00F40FB4">
            <w:rPr>
              <w:lang w:bidi="fa-IR"/>
            </w:rPr>
            <w:delText xml:space="preserve">the node activations update through matrix algebra, the </w:delText>
          </w:r>
        </w:del>
      </w:ins>
      <w:ins w:id="554" w:author="MohammadHossein Manuel Haqiqatkhah" w:date="2020-01-06T05:38:00Z">
        <w:del w:id="555" w:author="Cees van Leeuwen" w:date="2020-01-06T15:49:00Z">
          <w:r w:rsidR="00A80B53" w:rsidDel="00F40FB4">
            <w:rPr>
              <w:lang w:bidi="fa-IR"/>
            </w:rPr>
            <w:delText xml:space="preserve">`NaN` spreads to other elements of activation </w:delText>
          </w:r>
        </w:del>
      </w:ins>
      <w:ins w:id="556" w:author="MohammadHossein Manuel Haqiqatkhah" w:date="2020-01-06T05:39:00Z">
        <w:del w:id="557" w:author="Cees van Leeuwen" w:date="2020-01-06T15:49:00Z">
          <w:r w:rsidR="00A80B53" w:rsidDel="00F40FB4">
            <w:rPr>
              <w:lang w:bidi="fa-IR"/>
            </w:rPr>
            <w:delText xml:space="preserve">vector $X_t+1$, causing a halt in </w:delText>
          </w:r>
        </w:del>
      </w:ins>
      <w:ins w:id="558" w:author="MohammadHossein Manuel Haqiqatkhah" w:date="2020-01-06T05:48:00Z">
        <w:del w:id="559" w:author="Cees van Leeuwen" w:date="2020-01-06T15:49:00Z">
          <w:r w:rsidR="00447F02" w:rsidDel="00F40FB4">
            <w:rPr>
              <w:lang w:bidi="fa-IR"/>
            </w:rPr>
            <w:delText>the update process.</w:delText>
          </w:r>
        </w:del>
      </w:ins>
      <w:ins w:id="560" w:author="MohammadHossein Manuel Haqiqatkhah" w:date="2020-01-06T09:34:00Z">
        <w:del w:id="561" w:author="Cees van Leeuwen" w:date="2020-01-06T15:49:00Z">
          <w:r w:rsidR="005F384E" w:rsidDel="00F40FB4">
            <w:rPr>
              <w:lang w:bidi="fa-IR"/>
            </w:rPr>
            <w:delText xml:space="preserve"> </w:delText>
          </w:r>
        </w:del>
        <w:commentRangeStart w:id="562"/>
        <w:r w:rsidR="005F384E">
          <w:rPr>
            <w:lang w:bidi="fa-IR"/>
          </w:rPr>
          <w:t xml:space="preserve">These models were omitted </w:t>
        </w:r>
        <w:del w:id="563" w:author="Cees van Leeuwen" w:date="2020-01-06T15:49:00Z">
          <w:r w:rsidR="005F384E" w:rsidDel="00F40FB4">
            <w:rPr>
              <w:lang w:bidi="fa-IR"/>
            </w:rPr>
            <w:delText>in</w:delText>
          </w:r>
        </w:del>
      </w:ins>
      <w:ins w:id="564" w:author="Cees van Leeuwen" w:date="2020-01-06T15:49:00Z">
        <w:r w:rsidR="00F40FB4">
          <w:rPr>
            <w:lang w:bidi="fa-IR"/>
          </w:rPr>
          <w:t>from the functional connectivity</w:t>
        </w:r>
      </w:ins>
      <w:ins w:id="565" w:author="MohammadHossein Manuel Haqiqatkhah" w:date="2020-01-06T09:34:00Z">
        <w:r w:rsidR="005F384E">
          <w:rPr>
            <w:lang w:bidi="fa-IR"/>
          </w:rPr>
          <w:t xml:space="preserve"> comparison</w:t>
        </w:r>
        <w:del w:id="566" w:author="Cees van Leeuwen" w:date="2020-01-06T15:49:00Z">
          <w:r w:rsidR="005F384E" w:rsidDel="00F40FB4">
            <w:rPr>
              <w:lang w:bidi="fa-IR"/>
            </w:rPr>
            <w:delText xml:space="preserve"> of functional connectivities</w:delText>
          </w:r>
        </w:del>
        <w:r w:rsidR="005F384E">
          <w:rPr>
            <w:lang w:bidi="fa-IR"/>
          </w:rPr>
          <w:t>.</w:t>
        </w:r>
      </w:ins>
      <w:commentRangeEnd w:id="562"/>
      <w:ins w:id="567" w:author="MohammadHossein Manuel Haqiqatkhah" w:date="2020-01-06T09:35:00Z">
        <w:r w:rsidR="00364045">
          <w:rPr>
            <w:rStyle w:val="CommentReference"/>
          </w:rPr>
          <w:commentReference w:id="562"/>
        </w:r>
      </w:ins>
    </w:p>
    <w:p w:rsidR="00E8543B" w:rsidRDefault="00E8543B" w:rsidP="00264631">
      <w:pPr>
        <w:rPr>
          <w:ins w:id="568" w:author="MohammadHossein Manuel Haqiqatkhah" w:date="2020-01-05T20:31:00Z"/>
        </w:rPr>
      </w:pPr>
    </w:p>
    <w:p w:rsidR="00AE49B6" w:rsidRDefault="00AE49B6" w:rsidP="007065F6">
      <w:pPr>
        <w:pStyle w:val="Heading2"/>
        <w:rPr>
          <w:lang w:bidi="fa-IR"/>
        </w:rPr>
      </w:pPr>
      <w:r>
        <w:rPr>
          <w:lang w:bidi="fa-IR"/>
        </w:rPr>
        <w:t>Family comparisons</w:t>
      </w:r>
    </w:p>
    <w:p w:rsidR="00D67558" w:rsidRDefault="003F004A" w:rsidP="00D67558">
      <w:pPr>
        <w:rPr>
          <w:ins w:id="569" w:author="MohammadHossein Manuel Haqiqatkhah" w:date="2020-01-06T03:55:00Z"/>
          <w:lang w:bidi="fa-IR"/>
        </w:rPr>
      </w:pPr>
      <w:r>
        <w:rPr>
          <w:lang w:bidi="fa-IR"/>
        </w:rPr>
        <w:t xml:space="preserve">To </w:t>
      </w:r>
      <w:r w:rsidR="00D02F73">
        <w:rPr>
          <w:lang w:bidi="fa-IR"/>
        </w:rPr>
        <w:t>more closely observe</w:t>
      </w:r>
      <w:r w:rsidR="00937D70">
        <w:rPr>
          <w:lang w:bidi="fa-IR"/>
        </w:rPr>
        <w:t xml:space="preserve"> </w:t>
      </w:r>
      <w:r>
        <w:rPr>
          <w:lang w:bidi="fa-IR"/>
        </w:rPr>
        <w:t xml:space="preserve">how </w:t>
      </w:r>
      <w:proofErr w:type="spellStart"/>
      <w:r>
        <w:rPr>
          <w:lang w:bidi="fa-IR"/>
        </w:rPr>
        <w:t>NetSimile</w:t>
      </w:r>
      <w:proofErr w:type="spellEnd"/>
      <w:r>
        <w:rPr>
          <w:lang w:bidi="fa-IR"/>
        </w:rPr>
        <w:t xml:space="preserve"> and HHG similarity measures diverge, they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del w:id="570" w:author="MohammadHossein Manuel Haqiqatkhah" w:date="2020-01-06T03:29:00Z">
        <w:r w:rsidR="00937D70" w:rsidDel="0078228C">
          <w:rPr>
            <w:lang w:bidi="fa-IR"/>
          </w:rPr>
          <w:delText xml:space="preserve">were </w:delText>
        </w:r>
      </w:del>
      <w:ins w:id="571" w:author="MohammadHossein Manuel Haqiqatkhah" w:date="2020-01-06T03:29:00Z">
        <w:r w:rsidR="0078228C">
          <w:rPr>
            <w:lang w:bidi="fa-IR"/>
          </w:rPr>
          <w:t xml:space="preserve">are </w:t>
        </w:r>
      </w:ins>
      <w:r>
        <w:rPr>
          <w:lang w:bidi="fa-IR"/>
        </w:rPr>
        <w:t xml:space="preserve">plotted </w:t>
      </w:r>
      <w:r w:rsidR="00937D70">
        <w:rPr>
          <w:lang w:bidi="fa-IR"/>
        </w:rPr>
        <w:t>in Fig</w:t>
      </w:r>
      <w:r w:rsidR="0078228C">
        <w:rPr>
          <w:lang w:bidi="fa-IR"/>
        </w:rPr>
        <w:t>ure</w:t>
      </w:r>
      <w:r w:rsidR="00937D70">
        <w:rPr>
          <w:lang w:bidi="fa-IR"/>
        </w:rPr>
        <w:t xml:space="preserve"> </w:t>
      </w:r>
      <w:r w:rsidR="004F1321">
        <w:rPr>
          <w:lang w:bidi="fa-IR"/>
        </w:rPr>
        <w:t>4</w:t>
      </w:r>
      <w:ins w:id="572" w:author="MohammadHossein Manuel Haqiqatkhah" w:date="2020-01-06T03:43:00Z">
        <w:r w:rsidR="00B80C08">
          <w:rPr>
            <w:lang w:bidi="fa-IR"/>
          </w:rPr>
          <w:t xml:space="preserve"> (left)</w:t>
        </w:r>
      </w:ins>
      <w:r w:rsidR="00937D70">
        <w:rPr>
          <w:lang w:bidi="fa-IR"/>
        </w:rPr>
        <w:t xml:space="preserve"> </w:t>
      </w:r>
      <w:r>
        <w:rPr>
          <w:lang w:bidi="fa-IR"/>
        </w:rPr>
        <w:t>as heat</w:t>
      </w:r>
      <w:r w:rsidR="00937D70">
        <w:rPr>
          <w:lang w:bidi="fa-IR"/>
        </w:rPr>
        <w:t xml:space="preserve"> </w:t>
      </w:r>
      <w:r>
        <w:rPr>
          <w:lang w:bidi="fa-IR"/>
        </w:rPr>
        <w:t>maps using</w:t>
      </w:r>
      <w:ins w:id="573" w:author="MohammadHossein Manuel Haqiqatkhah" w:date="2020-01-06T02:58:00Z">
        <w:r w:rsidR="000251AD">
          <w:rPr>
            <w:lang w:bidi="fa-IR"/>
          </w:rPr>
          <w:t xml:space="preserve"> the</w:t>
        </w:r>
      </w:ins>
      <w:r>
        <w:rPr>
          <w:lang w:bidi="fa-IR"/>
        </w:rPr>
        <w:t xml:space="preserve"> `</w:t>
      </w:r>
      <w:proofErr w:type="spellStart"/>
      <w:r>
        <w:rPr>
          <w:lang w:bidi="fa-IR"/>
        </w:rPr>
        <w:t>ComplexHeatmap</w:t>
      </w:r>
      <w:proofErr w:type="spellEnd"/>
      <w:r>
        <w:rPr>
          <w:lang w:bidi="fa-IR"/>
        </w:rPr>
        <w:t xml:space="preserve">` R package </w:t>
      </w:r>
      <w:r w:rsidR="000251AD">
        <w:t>(Gu et al., 2016)</w:t>
      </w:r>
      <w:r>
        <w:rPr>
          <w:lang w:bidi="fa-IR"/>
        </w:rPr>
        <w:t xml:space="preserve">. </w:t>
      </w:r>
      <w:commentRangeStart w:id="574"/>
      <w:commentRangeStart w:id="575"/>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commentRangeEnd w:id="574"/>
      <w:r w:rsidR="00B80C08">
        <w:rPr>
          <w:rStyle w:val="CommentReference"/>
        </w:rPr>
        <w:commentReference w:id="574"/>
      </w:r>
      <w:commentRangeEnd w:id="575"/>
      <w:r w:rsidR="00F40FB4">
        <w:rPr>
          <w:rStyle w:val="CommentReference"/>
        </w:rPr>
        <w:commentReference w:id="575"/>
      </w:r>
      <w:r w:rsidR="00C01305">
        <w:rPr>
          <w:lang w:bidi="fa-IR"/>
        </w:rPr>
        <w:t xml:space="preserve"> </w:t>
      </w:r>
    </w:p>
    <w:p w:rsidR="00E8641F" w:rsidRDefault="00937D70" w:rsidP="004141AC">
      <w:pPr>
        <w:rPr>
          <w:ins w:id="576" w:author="MohammadHossein Manuel Haqiqatkhah" w:date="2020-01-06T04:37:00Z"/>
          <w:lang w:bidi="fa-IR"/>
        </w:rPr>
      </w:pPr>
      <w:del w:id="577" w:author="MohammadHossein Manuel Haqiqatkhah" w:date="2020-01-06T03:56:00Z">
        <w:r w:rsidDel="00D67558">
          <w:rPr>
            <w:lang w:bidi="fa-IR"/>
          </w:rPr>
          <w:delText>Moreover, t</w:delText>
        </w:r>
      </w:del>
      <w:ins w:id="578" w:author="MohammadHossein Manuel Haqiqatkhah" w:date="2020-01-06T03:56:00Z">
        <w:r w:rsidR="00D67558">
          <w:rPr>
            <w:lang w:bidi="fa-IR"/>
          </w:rPr>
          <w:t>T</w:t>
        </w:r>
      </w:ins>
      <w:r>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Pr>
          <w:lang w:bidi="fa-IR"/>
        </w:rPr>
        <w:t xml:space="preserve"> are plotted as </w:t>
      </w:r>
      <w:ins w:id="579" w:author="MohammadHossein Manuel Haqiqatkhah" w:date="2020-01-06T03:56:00Z">
        <w:r w:rsidR="00D67558">
          <w:rPr>
            <w:lang w:bidi="fa-IR"/>
          </w:rPr>
          <w:t xml:space="preserve">upper </w:t>
        </w:r>
      </w:ins>
      <w:r>
        <w:rPr>
          <w:lang w:bidi="fa-IR"/>
        </w:rPr>
        <w:t xml:space="preserve">triangular matrices in the </w:t>
      </w:r>
      <w:commentRangeStart w:id="580"/>
      <w:del w:id="581" w:author="MohammadHossein Manuel Haqiqatkhah" w:date="2020-01-06T03:56:00Z">
        <w:r w:rsidDel="00D67558">
          <w:rPr>
            <w:lang w:bidi="fa-IR"/>
          </w:rPr>
          <w:delText>same figure</w:delText>
        </w:r>
      </w:del>
      <w:ins w:id="582" w:author="MohammadHossein Manuel Haqiqatkhah" w:date="2020-01-06T03:56:00Z">
        <w:r w:rsidR="00D67558">
          <w:rPr>
            <w:lang w:bidi="fa-IR"/>
          </w:rPr>
          <w:t>Figure 4</w:t>
        </w:r>
      </w:ins>
      <w:ins w:id="583" w:author="MohammadHossein Manuel Haqiqatkhah" w:date="2020-01-06T03:44:00Z">
        <w:r w:rsidR="00B80C08">
          <w:rPr>
            <w:lang w:bidi="fa-IR"/>
          </w:rPr>
          <w:t xml:space="preserve"> (right)</w:t>
        </w:r>
      </w:ins>
      <w:r w:rsidR="00C01305">
        <w:rPr>
          <w:lang w:bidi="fa-IR"/>
        </w:rPr>
        <w:t xml:space="preserve">. </w:t>
      </w:r>
      <w:commentRangeEnd w:id="580"/>
      <w:r w:rsidR="00065035">
        <w:rPr>
          <w:rStyle w:val="CommentReference"/>
        </w:rPr>
        <w:commentReference w:id="580"/>
      </w:r>
      <w:r w:rsidR="00C01305">
        <w:rPr>
          <w:lang w:bidi="fa-IR"/>
        </w:rPr>
        <w:t xml:space="preserve">The cell colors, coded similarly to the heat maps, denote average contrast measures derived from </w:t>
      </w:r>
      <w:proofErr w:type="spellStart"/>
      <w:r w:rsidR="00C01305">
        <w:rPr>
          <w:lang w:bidi="fa-IR"/>
        </w:rPr>
        <w:t>NetSimile</w:t>
      </w:r>
      <w:proofErr w:type="spellEnd"/>
      <w:r w:rsidR="00C01305">
        <w:rPr>
          <w:lang w:bidi="fa-IR"/>
        </w:rPr>
        <w:t xml:space="preserve"> algorithm </w:t>
      </w:r>
      <w:del w:id="584" w:author="MohammadHossein Manuel Haqiqatkhah" w:date="2020-01-05T20:16:00Z">
        <w:r w:rsidR="00C01305" w:rsidDel="005C70DB">
          <w:rPr>
            <w:lang w:bidi="fa-IR"/>
          </w:rPr>
          <w:delText xml:space="preserve">and </w:delText>
        </w:r>
      </w:del>
      <w:ins w:id="585" w:author="MohammadHossein Manuel Haqiqatkhah" w:date="2020-01-05T20:16:00Z">
        <w:r w:rsidR="005C70DB">
          <w:rPr>
            <w:lang w:bidi="fa-IR"/>
          </w:rPr>
          <w:t xml:space="preserve">while </w:t>
        </w:r>
      </w:ins>
      <w:r w:rsidR="00C01305">
        <w:rPr>
          <w:lang w:bidi="fa-IR"/>
        </w:rPr>
        <w:t>average HHG p-values (i.e.</w:t>
      </w:r>
      <w:del w:id="586" w:author="MohammadHossein Manuel Haqiqatkhah" w:date="2020-01-05T20:17:00Z">
        <w:r w:rsidR="00C01305" w:rsidDel="005C70DB">
          <w:rPr>
            <w:lang w:bidi="fa-IR"/>
          </w:rPr>
          <w:delText xml:space="preserve">, </w:delText>
        </w:r>
      </w:del>
      <w:ins w:id="587"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ins w:id="588" w:author="MohammadHossein Manuel Haqiqatkhah" w:date="2020-01-06T08:04:00Z">
        <w:r w:rsidR="00380BA1">
          <w:rPr>
            <w:lang w:bidi="fa-IR"/>
          </w:rPr>
          <w:t xml:space="preserve"> The OC family </w:t>
        </w:r>
      </w:ins>
      <w:ins w:id="589" w:author="MohammadHossein Manuel Haqiqatkhah" w:date="2020-01-06T08:30:00Z">
        <w:r w:rsidR="00764933">
          <w:rPr>
            <w:lang w:bidi="fa-IR"/>
          </w:rPr>
          <w:t xml:space="preserve">manifests </w:t>
        </w:r>
      </w:ins>
      <w:ins w:id="590" w:author="MohammadHossein Manuel Haqiqatkhah" w:date="2020-01-06T08:31:00Z">
        <w:r w:rsidR="00764933">
          <w:rPr>
            <w:lang w:bidi="fa-IR"/>
          </w:rPr>
          <w:t xml:space="preserve">the </w:t>
        </w:r>
      </w:ins>
      <w:ins w:id="591" w:author="MohammadHossein Manuel Haqiqatkhah" w:date="2020-01-06T08:30:00Z">
        <w:r w:rsidR="00764933">
          <w:rPr>
            <w:lang w:bidi="fa-IR"/>
          </w:rPr>
          <w:t xml:space="preserve">least within-family contrast in the anatomical network. </w:t>
        </w:r>
      </w:ins>
      <w:ins w:id="592" w:author="MohammadHossein Manuel Haqiqatkhah" w:date="2020-01-06T08:31:00Z">
        <w:r w:rsidR="00764933">
          <w:rPr>
            <w:lang w:bidi="fa-IR"/>
          </w:rPr>
          <w:t xml:space="preserve">Based on HHG test of multivariate independence, </w:t>
        </w:r>
      </w:ins>
      <w:ins w:id="593" w:author="MohammadHossein Manuel Haqiqatkhah" w:date="2020-01-06T08:33:00Z">
        <w:r w:rsidR="00764933">
          <w:rPr>
            <w:lang w:bidi="fa-IR"/>
          </w:rPr>
          <w:t>except for OC-OC</w:t>
        </w:r>
      </w:ins>
      <w:ins w:id="594" w:author="MohammadHossein Manuel Haqiqatkhah" w:date="2020-01-06T08:34:00Z">
        <w:r w:rsidR="00764933">
          <w:rPr>
            <w:lang w:bidi="fa-IR"/>
          </w:rPr>
          <w:t>,</w:t>
        </w:r>
      </w:ins>
      <w:ins w:id="595" w:author="MohammadHossein Manuel Haqiqatkhah" w:date="2020-01-06T08:33:00Z">
        <w:r w:rsidR="00764933">
          <w:rPr>
            <w:lang w:bidi="fa-IR"/>
          </w:rPr>
          <w:t xml:space="preserve"> OC-UT, and OC-UC family pairs</w:t>
        </w:r>
      </w:ins>
      <w:ins w:id="596" w:author="MohammadHossein Manuel Haqiqatkhah" w:date="2020-01-06T08:35:00Z">
        <w:r w:rsidR="00764933">
          <w:rPr>
            <w:lang w:bidi="fa-IR"/>
          </w:rPr>
          <w:t xml:space="preserve"> in anatomical </w:t>
        </w:r>
        <w:proofErr w:type="spellStart"/>
        <w:r w:rsidR="00764933">
          <w:rPr>
            <w:lang w:bidi="fa-IR"/>
          </w:rPr>
          <w:t>connectivities</w:t>
        </w:r>
      </w:ins>
      <w:proofErr w:type="spellEnd"/>
      <w:ins w:id="597" w:author="MohammadHossein Manuel Haqiqatkhah" w:date="2020-01-06T08:33:00Z">
        <w:r w:rsidR="00764933">
          <w:rPr>
            <w:lang w:bidi="fa-IR"/>
          </w:rPr>
          <w:t xml:space="preserve">, </w:t>
        </w:r>
        <w:del w:id="598" w:author="Cees van Leeuwen" w:date="2020-01-06T15:51:00Z">
          <w:r w:rsidR="00764933" w:rsidDel="00F40FB4">
            <w:rPr>
              <w:lang w:bidi="fa-IR"/>
            </w:rPr>
            <w:delText xml:space="preserve">there </w:delText>
          </w:r>
        </w:del>
      </w:ins>
      <w:ins w:id="599" w:author="MohammadHossein Manuel Haqiqatkhah" w:date="2020-01-06T08:36:00Z">
        <w:del w:id="600" w:author="Cees van Leeuwen" w:date="2020-01-06T15:51:00Z">
          <w:r w:rsidR="00764933" w:rsidDel="00F40FB4">
            <w:rPr>
              <w:lang w:bidi="fa-IR"/>
            </w:rPr>
            <w:delText xml:space="preserve">exist </w:delText>
          </w:r>
        </w:del>
        <w:r w:rsidR="00764933">
          <w:rPr>
            <w:lang w:bidi="fa-IR"/>
          </w:rPr>
          <w:t>no conclusive evidence</w:t>
        </w:r>
      </w:ins>
      <w:ins w:id="601" w:author="Cees van Leeuwen" w:date="2020-01-06T15:51:00Z">
        <w:r w:rsidR="00F40FB4">
          <w:rPr>
            <w:lang w:bidi="fa-IR"/>
          </w:rPr>
          <w:t xml:space="preserve"> exists</w:t>
        </w:r>
      </w:ins>
      <w:ins w:id="602" w:author="MohammadHossein Manuel Haqiqatkhah" w:date="2020-01-06T08:36:00Z">
        <w:r w:rsidR="00764933">
          <w:rPr>
            <w:lang w:bidi="fa-IR"/>
          </w:rPr>
          <w:t xml:space="preserve"> for distributional dependence</w:t>
        </w:r>
        <w:del w:id="603" w:author="Cees van Leeuwen" w:date="2020-01-06T15:51:00Z">
          <w:r w:rsidR="00764933" w:rsidDel="00F40FB4">
            <w:rPr>
              <w:lang w:bidi="fa-IR"/>
            </w:rPr>
            <w:delText xml:space="preserve"> of</w:delText>
          </w:r>
        </w:del>
        <w:r w:rsidR="00764933">
          <w:rPr>
            <w:lang w:bidi="fa-IR"/>
          </w:rPr>
          <w:t xml:space="preserve"> </w:t>
        </w:r>
      </w:ins>
      <w:ins w:id="604" w:author="MohammadHossein Manuel Haqiqatkhah" w:date="2020-01-06T08:37:00Z">
        <w:r w:rsidR="004141AC">
          <w:rPr>
            <w:lang w:bidi="fa-IR"/>
          </w:rPr>
          <w:t xml:space="preserve">among </w:t>
        </w:r>
        <w:proofErr w:type="spellStart"/>
        <w:r w:rsidR="004141AC">
          <w:rPr>
            <w:lang w:bidi="fa-IR"/>
          </w:rPr>
          <w:t>families.</w:t>
        </w:r>
      </w:ins>
      <w:del w:id="605" w:author="MohammadHossein Manuel Haqiqatkhah" w:date="2020-01-06T08:34:00Z">
        <w:r w:rsidR="009375C4" w:rsidDel="00764933">
          <w:rPr>
            <w:lang w:bidi="fa-IR"/>
          </w:rPr>
          <w:delText xml:space="preserve"> </w:delText>
        </w:r>
      </w:del>
      <w:del w:id="606" w:author="MohammadHossein Manuel Haqiqatkhah" w:date="2020-01-06T08:37:00Z">
        <w:r w:rsidR="009375C4" w:rsidDel="004141AC">
          <w:rPr>
            <w:lang w:bidi="fa-IR"/>
          </w:rPr>
          <w:delText>A</w:delText>
        </w:r>
        <w:r w:rsidR="00FC6D5B" w:rsidDel="004141AC">
          <w:rPr>
            <w:lang w:bidi="fa-IR"/>
          </w:rPr>
          <w:delText xml:space="preserve">s </w:delText>
        </w:r>
      </w:del>
      <w:ins w:id="607" w:author="MohammadHossein Manuel Haqiqatkhah" w:date="2020-01-06T08:37:00Z">
        <w:r w:rsidR="004141AC">
          <w:rPr>
            <w:lang w:bidi="fa-IR"/>
          </w:rPr>
          <w:t>Finally</w:t>
        </w:r>
        <w:proofErr w:type="spellEnd"/>
        <w:r w:rsidR="004141AC">
          <w:rPr>
            <w:lang w:bidi="fa-IR"/>
          </w:rPr>
          <w:t xml:space="preserve">, as </w:t>
        </w:r>
      </w:ins>
      <w:r w:rsidR="00FC6D5B">
        <w:rPr>
          <w:lang w:bidi="fa-IR"/>
        </w:rPr>
        <w:t xml:space="preserve">can be seen in this figure, </w:t>
      </w:r>
      <w:r w:rsidR="009375C4">
        <w:rPr>
          <w:lang w:bidi="fa-IR"/>
        </w:rPr>
        <w:t xml:space="preserve">the within- and between-family </w:t>
      </w:r>
      <w:proofErr w:type="spellStart"/>
      <w:r w:rsidR="009375C4">
        <w:rPr>
          <w:lang w:bidi="fa-IR"/>
        </w:rPr>
        <w:t>NetSimile</w:t>
      </w:r>
      <w:proofErr w:type="spellEnd"/>
      <w:r w:rsidR="009375C4">
        <w:rPr>
          <w:lang w:bidi="fa-IR"/>
        </w:rPr>
        <w:t xml:space="preserve"> contrasts of both anatomical and functional networks are in agreement.</w:t>
      </w:r>
      <w:ins w:id="608" w:author="MohammadHossein Manuel Haqiqatkhah" w:date="2020-01-06T03:41:00Z">
        <w:r w:rsidR="00B80C08">
          <w:rPr>
            <w:lang w:bidi="fa-IR"/>
          </w:rPr>
          <w:t xml:space="preserve"> </w:t>
        </w:r>
      </w:ins>
      <w:r w:rsidR="00E8641F">
        <w:rPr>
          <w:lang w:bidi="fa-IR"/>
        </w:rPr>
        <w:t>(</w:t>
      </w:r>
      <w:commentRangeStart w:id="609"/>
      <w:commentRangeStart w:id="610"/>
      <w:r w:rsidR="00E8641F">
        <w:rPr>
          <w:color w:val="FF0000"/>
          <w:lang w:bidi="fa-IR"/>
        </w:rPr>
        <w:t>B</w:t>
      </w:r>
      <w:r w:rsidR="00E8641F" w:rsidRPr="00B7717F">
        <w:rPr>
          <w:color w:val="FF0000"/>
          <w:lang w:bidi="fa-IR"/>
        </w:rPr>
        <w:t>etter phrasing?</w:t>
      </w:r>
      <w:r w:rsidR="00E8641F">
        <w:rPr>
          <w:lang w:bidi="fa-IR"/>
        </w:rPr>
        <w:t>)</w:t>
      </w:r>
      <w:commentRangeEnd w:id="609"/>
      <w:r w:rsidR="00E8641F">
        <w:rPr>
          <w:rStyle w:val="CommentReference"/>
        </w:rPr>
        <w:commentReference w:id="609"/>
      </w:r>
      <w:commentRangeEnd w:id="610"/>
      <w:ins w:id="611" w:author="MohammadHossein Manuel Haqiqatkhah" w:date="2020-01-06T04:36:00Z">
        <w:r w:rsidR="00E8641F">
          <w:rPr>
            <w:lang w:bidi="fa-IR"/>
          </w:rPr>
          <w:t xml:space="preserve"> </w:t>
        </w:r>
      </w:ins>
      <w:r w:rsidR="00E8641F">
        <w:rPr>
          <w:rStyle w:val="CommentReference"/>
        </w:rPr>
        <w:commentReference w:id="610"/>
      </w:r>
      <w:ins w:id="612" w:author="MohammadHossein Manuel Haqiqatkhah" w:date="2020-01-06T04:37:00Z">
        <w:r w:rsidR="00E8641F" w:rsidRPr="00E8641F">
          <w:rPr>
            <w:lang w:bidi="fa-IR"/>
          </w:rPr>
          <w:t xml:space="preserve"> </w:t>
        </w:r>
        <w:r w:rsidR="00E8641F">
          <w:rPr>
            <w:lang w:bidi="fa-IR"/>
          </w:rPr>
          <w:t xml:space="preserve">More specifically, CANNOT PUT IN WORDS, LOOK AT THIS PLOT.  </w:t>
        </w:r>
      </w:ins>
    </w:p>
    <w:p w:rsidR="00E8641F" w:rsidRDefault="00E8641F" w:rsidP="00E8641F">
      <w:pPr>
        <w:jc w:val="center"/>
        <w:rPr>
          <w:ins w:id="613" w:author="MohammadHossein Manuel Haqiqatkhah" w:date="2020-01-06T04:37:00Z"/>
          <w:lang w:bidi="fa-IR"/>
        </w:rPr>
      </w:pPr>
      <w:ins w:id="614" w:author="MohammadHossein Manuel Haqiqatkhah" w:date="2020-01-06T04:37:00Z">
        <w:r>
          <w:rPr>
            <w:noProof/>
            <w:lang w:val="nl-BE" w:eastAsia="nl-BE"/>
          </w:rPr>
          <w:drawing>
            <wp:inline distT="0" distB="0" distL="0" distR="0" wp14:anchorId="5C71761B" wp14:editId="07CCC599">
              <wp:extent cx="2902688" cy="5912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8090" cy="5923117"/>
                      </a:xfrm>
                      <a:prstGeom prst="rect">
                        <a:avLst/>
                      </a:prstGeom>
                    </pic:spPr>
                  </pic:pic>
                </a:graphicData>
              </a:graphic>
            </wp:inline>
          </w:drawing>
        </w:r>
      </w:ins>
    </w:p>
    <w:p w:rsidR="003F004A" w:rsidRDefault="003F004A" w:rsidP="004F1321">
      <w:pPr>
        <w:rPr>
          <w:rFonts w:cs="Arial"/>
          <w:rtl/>
          <w:lang w:bidi="fa-IR"/>
        </w:rPr>
      </w:pPr>
      <w:commentRangeStart w:id="615"/>
      <w:commentRangeStart w:id="616"/>
      <w:r>
        <w:rPr>
          <w:rFonts w:cs="Arial"/>
          <w:lang w:bidi="fa-IR"/>
        </w:rPr>
        <w:t xml:space="preserve">The differentiation scores </w:t>
      </w:r>
      <w:r w:rsidR="00C337DF">
        <w:rPr>
          <w:rFonts w:cs="Arial"/>
          <w:lang w:bidi="fa-IR"/>
        </w:rPr>
        <w:t xml:space="preserve">for both anatomical and functional </w:t>
      </w:r>
      <w:proofErr w:type="spellStart"/>
      <w:r w:rsidR="00C337DF">
        <w:rPr>
          <w:rFonts w:cs="Arial"/>
          <w:lang w:bidi="fa-IR"/>
        </w:rPr>
        <w:t>connectivities</w:t>
      </w:r>
      <w:proofErr w:type="spellEnd"/>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are plotted in Figure 5</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commentRangeEnd w:id="615"/>
      <w:r w:rsidR="00C70056">
        <w:rPr>
          <w:rStyle w:val="CommentReference"/>
        </w:rPr>
        <w:commentReference w:id="615"/>
      </w:r>
      <w:commentRangeEnd w:id="616"/>
      <w:r w:rsidR="00357DD2">
        <w:rPr>
          <w:rStyle w:val="CommentReference"/>
        </w:rPr>
        <w:commentReference w:id="616"/>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ins w:id="617" w:author="Cees van Leeuwen" w:date="2020-01-06T15:52:00Z">
        <w:r w:rsidR="00F40FB4">
          <w:rPr>
            <w:rFonts w:cs="Arial"/>
            <w:lang w:bidi="fa-IR"/>
          </w:rPr>
          <w:t>s</w:t>
        </w:r>
      </w:ins>
      <w:r w:rsidR="007271D5">
        <w:rPr>
          <w:rFonts w:cs="Arial"/>
          <w:lang w:bidi="fa-IR"/>
        </w:rPr>
        <w:t xml:space="preserve"> </w:t>
      </w:r>
      <w:commentRangeStart w:id="618"/>
      <w:r w:rsidR="007271D5">
        <w:rPr>
          <w:rFonts w:cs="Arial"/>
          <w:lang w:bidi="fa-IR"/>
        </w:rPr>
        <w:t>of</w:t>
      </w:r>
      <w:ins w:id="619" w:author="Cees van Leeuwen" w:date="2020-01-06T15:52:00Z">
        <w:r w:rsidR="00F40FB4">
          <w:rPr>
            <w:rFonts w:cs="Arial"/>
            <w:lang w:bidi="fa-IR"/>
          </w:rPr>
          <w:t xml:space="preserve"> the</w:t>
        </w:r>
      </w:ins>
      <w:r w:rsidR="007271D5">
        <w:rPr>
          <w:rFonts w:cs="Arial"/>
          <w:lang w:bidi="fa-IR"/>
        </w:rPr>
        <w:t xml:space="preserve"> OC family</w:t>
      </w:r>
      <w:commentRangeEnd w:id="618"/>
      <w:r w:rsidR="00E8641F">
        <w:rPr>
          <w:rStyle w:val="CommentReference"/>
        </w:rPr>
        <w:commentReference w:id="618"/>
      </w:r>
      <w:r w:rsidR="007271D5">
        <w:rPr>
          <w:rFonts w:cs="Arial"/>
          <w:lang w:bidi="fa-IR"/>
        </w:rPr>
        <w:t>.</w:t>
      </w:r>
    </w:p>
    <w:p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ins w:id="620" w:author="MohammadHossein Manuel Haqiqatkhah" w:date="2020-01-06T05:10:00Z">
        <w:r w:rsidR="001F4B39">
          <w:rPr>
            <w:rFonts w:cs="Arial"/>
            <w:lang w:bidi="fa-IR"/>
          </w:rPr>
          <w:t xml:space="preserve"> It can be noticed that </w:t>
        </w:r>
      </w:ins>
    </w:p>
    <w:p w:rsidR="00C25C1E" w:rsidRDefault="00C25C1E" w:rsidP="00C25C1E">
      <w:pPr>
        <w:pStyle w:val="Heading1"/>
        <w:rPr>
          <w:lang w:bidi="fa-IR"/>
        </w:rPr>
      </w:pPr>
      <w:r>
        <w:rPr>
          <w:lang w:bidi="fa-IR"/>
        </w:rPr>
        <w:t>Discussion</w:t>
      </w:r>
    </w:p>
    <w:p w:rsidR="00AE7457" w:rsidRPr="000750EB" w:rsidRDefault="00636557" w:rsidP="00F44019">
      <w:pPr>
        <w:rPr>
          <w:ins w:id="621" w:author="MohammadHossein Manuel Haqiqatkhah" w:date="2020-01-06T06:41:00Z"/>
          <w:lang w:bidi="fa-IR"/>
        </w:rPr>
      </w:pPr>
      <w:commentRangeStart w:id="622"/>
      <w:ins w:id="623" w:author="MohammadHossein Manuel Haqiqatkhah" w:date="2020-01-06T06:06:00Z">
        <w:del w:id="624" w:author="Cees van Leeuwen" w:date="2020-01-06T15:52:00Z">
          <w:r w:rsidRPr="000750EB" w:rsidDel="00F40FB4">
            <w:rPr>
              <w:lang w:bidi="fa-IR"/>
            </w:rPr>
            <w:delText xml:space="preserve">In this </w:delText>
          </w:r>
        </w:del>
      </w:ins>
      <w:ins w:id="625" w:author="MohammadHossein Manuel Haqiqatkhah" w:date="2020-01-06T06:08:00Z">
        <w:del w:id="626" w:author="Cees van Leeuwen" w:date="2020-01-06T15:52:00Z">
          <w:r w:rsidRPr="000750EB" w:rsidDel="00F40FB4">
            <w:rPr>
              <w:lang w:bidi="fa-IR"/>
            </w:rPr>
            <w:delText xml:space="preserve">modeling study, </w:delText>
          </w:r>
        </w:del>
      </w:ins>
      <w:ins w:id="627" w:author="MohammadHossein Manuel Haqiqatkhah" w:date="2020-01-06T06:06:00Z">
        <w:del w:id="628" w:author="Cees van Leeuwen" w:date="2020-01-06T15:52:00Z">
          <w:r w:rsidRPr="000750EB" w:rsidDel="00F40FB4">
            <w:rPr>
              <w:lang w:bidi="fa-IR"/>
            </w:rPr>
            <w:delText>w</w:delText>
          </w:r>
        </w:del>
      </w:ins>
      <w:commentRangeEnd w:id="622"/>
      <w:r w:rsidR="00F40FB4">
        <w:rPr>
          <w:rStyle w:val="CommentReference"/>
        </w:rPr>
        <w:commentReference w:id="622"/>
      </w:r>
      <w:ins w:id="629" w:author="Cees van Leeuwen" w:date="2020-01-06T15:52:00Z">
        <w:r w:rsidR="00F40FB4">
          <w:rPr>
            <w:lang w:bidi="fa-IR"/>
          </w:rPr>
          <w:t>W</w:t>
        </w:r>
      </w:ins>
      <w:ins w:id="630" w:author="MohammadHossein Manuel Haqiqatkhah" w:date="2020-01-06T06:06:00Z">
        <w:r w:rsidRPr="000750EB">
          <w:rPr>
            <w:lang w:bidi="fa-IR"/>
          </w:rPr>
          <w:t>e investigated the effect of non</w:t>
        </w:r>
      </w:ins>
      <w:ins w:id="631" w:author="MohammadHossein Manuel Haqiqatkhah" w:date="2020-01-06T06:07:00Z">
        <w:r w:rsidRPr="000750EB">
          <w:rPr>
            <w:lang w:bidi="fa-IR"/>
          </w:rPr>
          <w:t>-</w:t>
        </w:r>
      </w:ins>
      <w:ins w:id="632" w:author="MohammadHossein Manuel Haqiqatkhah" w:date="2020-01-06T06:06:00Z">
        <w:r w:rsidRPr="000750EB">
          <w:rPr>
            <w:lang w:bidi="fa-IR"/>
          </w:rPr>
          <w:t>uniform</w:t>
        </w:r>
      </w:ins>
      <w:ins w:id="633" w:author="Cees van Leeuwen" w:date="2020-01-06T15:53:00Z">
        <w:r w:rsidR="00F40FB4">
          <w:rPr>
            <w:lang w:bidi="fa-IR"/>
          </w:rPr>
          <w:t>ity</w:t>
        </w:r>
      </w:ins>
      <w:ins w:id="634" w:author="Cees van Leeuwen" w:date="2020-01-06T15:54:00Z">
        <w:r w:rsidR="00F40FB4">
          <w:rPr>
            <w:lang w:bidi="fa-IR"/>
          </w:rPr>
          <w:t xml:space="preserve"> of activity and connection strength on the evolution of network structure</w:t>
        </w:r>
      </w:ins>
      <w:ins w:id="635" w:author="Cees van Leeuwen" w:date="2020-01-06T15:55:00Z">
        <w:r w:rsidR="00F40FB4">
          <w:rPr>
            <w:lang w:bidi="fa-IR"/>
          </w:rPr>
          <w:t xml:space="preserve"> under adaptive rewiring. The adaptive rewiring was driven by synchronization in coupled logistic maps. The</w:t>
        </w:r>
      </w:ins>
      <w:ins w:id="636" w:author="Cees van Leeuwen" w:date="2020-01-06T15:54:00Z">
        <w:r w:rsidR="00F40FB4">
          <w:rPr>
            <w:lang w:bidi="fa-IR"/>
          </w:rPr>
          <w:t xml:space="preserve"> </w:t>
        </w:r>
      </w:ins>
      <w:ins w:id="637" w:author="MohammadHossein Manuel Haqiqatkhah" w:date="2020-01-06T06:06:00Z">
        <w:r w:rsidRPr="000750EB">
          <w:rPr>
            <w:lang w:bidi="fa-IR"/>
          </w:rPr>
          <w:t xml:space="preserve"> </w:t>
        </w:r>
      </w:ins>
      <w:ins w:id="638" w:author="MohammadHossein Manuel Haqiqatkhah" w:date="2020-01-06T06:53:00Z">
        <w:r w:rsidR="002C14DF" w:rsidRPr="000750EB">
          <w:rPr>
            <w:lang w:bidi="fa-IR"/>
          </w:rPr>
          <w:t>turb</w:t>
        </w:r>
      </w:ins>
      <w:ins w:id="639" w:author="MohammadHossein Manuel Haqiqatkhah" w:date="2020-01-06T06:54:00Z">
        <w:r w:rsidR="002C14DF" w:rsidRPr="000750EB">
          <w:rPr>
            <w:lang w:bidi="fa-IR"/>
          </w:rPr>
          <w:t>ulence and coupling parameters</w:t>
        </w:r>
      </w:ins>
      <w:ins w:id="640" w:author="MohammadHossein Manuel Haqiqatkhah" w:date="2020-01-06T06:06:00Z">
        <w:r w:rsidRPr="000750EB">
          <w:rPr>
            <w:lang w:bidi="fa-IR"/>
          </w:rPr>
          <w:t xml:space="preserve"> </w:t>
        </w:r>
      </w:ins>
      <w:ins w:id="641" w:author="MohammadHossein Manuel Haqiqatkhah" w:date="2020-01-06T06:07:00Z">
        <w:r w:rsidRPr="000750EB">
          <w:rPr>
            <w:lang w:bidi="fa-IR"/>
          </w:rPr>
          <w:t>of coupled logistic maps</w:t>
        </w:r>
      </w:ins>
      <w:ins w:id="642" w:author="Cees van Leeuwen" w:date="2020-01-06T15:56:00Z">
        <w:r w:rsidR="00F40FB4">
          <w:rPr>
            <w:lang w:bidi="fa-IR"/>
          </w:rPr>
          <w:t xml:space="preserve"> govern their synchronization behavior</w:t>
        </w:r>
      </w:ins>
      <w:ins w:id="643" w:author="MohammadHossein Manuel Haqiqatkhah" w:date="2020-01-06T06:07:00Z">
        <w:r w:rsidRPr="000750EB">
          <w:rPr>
            <w:lang w:bidi="fa-IR"/>
          </w:rPr>
          <w:t>.</w:t>
        </w:r>
      </w:ins>
      <w:ins w:id="644" w:author="Cees van Leeuwen" w:date="2020-01-06T15:56:00Z">
        <w:r w:rsidR="00F40FB4">
          <w:rPr>
            <w:lang w:bidi="fa-IR"/>
          </w:rPr>
          <w:t xml:space="preserve"> It </w:t>
        </w:r>
      </w:ins>
      <w:ins w:id="645" w:author="Cees van Leeuwen" w:date="2020-01-06T15:57:00Z">
        <w:r w:rsidR="00934BA6">
          <w:rPr>
            <w:lang w:bidi="fa-IR"/>
          </w:rPr>
          <w:t>ha</w:t>
        </w:r>
      </w:ins>
      <w:ins w:id="646" w:author="Cees van Leeuwen" w:date="2020-01-06T15:58:00Z">
        <w:r w:rsidR="00934BA6">
          <w:rPr>
            <w:lang w:bidi="fa-IR"/>
          </w:rPr>
          <w:t>s</w:t>
        </w:r>
      </w:ins>
      <w:ins w:id="647" w:author="Cees van Leeuwen" w:date="2020-01-06T15:56:00Z">
        <w:r w:rsidR="00F40FB4">
          <w:rPr>
            <w:lang w:bidi="fa-IR"/>
          </w:rPr>
          <w:t xml:space="preserve"> </w:t>
        </w:r>
      </w:ins>
      <w:ins w:id="648" w:author="Cees van Leeuwen" w:date="2020-01-06T15:58:00Z">
        <w:r w:rsidR="00934BA6">
          <w:rPr>
            <w:lang w:bidi="fa-IR"/>
          </w:rPr>
          <w:t>amply been</w:t>
        </w:r>
      </w:ins>
      <w:ins w:id="649" w:author="Cees van Leeuwen" w:date="2020-01-06T15:57:00Z">
        <w:r w:rsidR="00F40FB4">
          <w:rPr>
            <w:lang w:bidi="fa-IR"/>
          </w:rPr>
          <w:t xml:space="preserve"> shown repeatedly that networks evolve to brain-like structure when these parameters were fixed to uniform values. </w:t>
        </w:r>
      </w:ins>
      <w:ins w:id="650" w:author="Cees van Leeuwen" w:date="2020-01-06T15:58:00Z">
        <w:r w:rsidR="00934BA6">
          <w:rPr>
            <w:lang w:bidi="fa-IR"/>
          </w:rPr>
          <w:t>We replicated this behavior for our baseline parameter setting</w:t>
        </w:r>
      </w:ins>
      <w:ins w:id="651" w:author="MohammadHossein Manuel Haqiqatkhah" w:date="2020-01-06T06:07:00Z">
        <w:r w:rsidRPr="000750EB">
          <w:rPr>
            <w:lang w:bidi="fa-IR"/>
          </w:rPr>
          <w:t xml:space="preserve"> </w:t>
        </w:r>
        <w:del w:id="652" w:author="Cees van Leeuwen" w:date="2020-01-06T15:59:00Z">
          <w:r w:rsidRPr="000750EB" w:rsidDel="00934BA6">
            <w:rPr>
              <w:lang w:bidi="fa-IR"/>
            </w:rPr>
            <w:delText xml:space="preserve">In </w:delText>
          </w:r>
        </w:del>
      </w:ins>
      <w:ins w:id="653" w:author="MohammadHossein Manuel Haqiqatkhah" w:date="2020-01-06T06:08:00Z">
        <w:del w:id="654" w:author="Cees van Leeuwen" w:date="2020-01-06T15:59:00Z">
          <w:r w:rsidRPr="000750EB" w:rsidDel="00934BA6">
            <w:rPr>
              <w:lang w:bidi="fa-IR"/>
            </w:rPr>
            <w:delText>particular, w</w:delText>
          </w:r>
        </w:del>
      </w:ins>
      <w:ins w:id="655" w:author="Cees van Leeuwen" w:date="2020-01-06T15:59:00Z">
        <w:r w:rsidR="00934BA6">
          <w:rPr>
            <w:lang w:bidi="fa-IR"/>
          </w:rPr>
          <w:t>W</w:t>
        </w:r>
      </w:ins>
      <w:ins w:id="656" w:author="MohammadHossein Manuel Haqiqatkhah" w:date="2020-01-06T06:08:00Z">
        <w:r w:rsidRPr="000750EB">
          <w:rPr>
            <w:lang w:bidi="fa-IR"/>
          </w:rPr>
          <w:t xml:space="preserve">e studied how </w:t>
        </w:r>
        <w:del w:id="657" w:author="Cees van Leeuwen" w:date="2020-01-06T15:59:00Z">
          <w:r w:rsidRPr="000750EB" w:rsidDel="00934BA6">
            <w:rPr>
              <w:lang w:bidi="fa-IR"/>
            </w:rPr>
            <w:delText>such</w:delText>
          </w:r>
        </w:del>
      </w:ins>
      <w:ins w:id="658" w:author="MohammadHossein Manuel Haqiqatkhah" w:date="2020-01-06T06:21:00Z">
        <w:del w:id="659" w:author="Cees van Leeuwen" w:date="2020-01-06T15:59:00Z">
          <w:r w:rsidR="0084627C" w:rsidRPr="000750EB" w:rsidDel="00934BA6">
            <w:rPr>
              <w:lang w:bidi="fa-IR"/>
            </w:rPr>
            <w:delText xml:space="preserve"> deviated</w:delText>
          </w:r>
        </w:del>
      </w:ins>
      <w:ins w:id="660" w:author="Cees van Leeuwen" w:date="2020-01-06T15:59:00Z">
        <w:r w:rsidR="00934BA6">
          <w:rPr>
            <w:lang w:bidi="fa-IR"/>
          </w:rPr>
          <w:t>non-uniform</w:t>
        </w:r>
      </w:ins>
      <w:ins w:id="661" w:author="MohammadHossein Manuel Haqiqatkhah" w:date="2020-01-06T06:08:00Z">
        <w:r w:rsidRPr="000750EB">
          <w:rPr>
            <w:lang w:bidi="fa-IR"/>
          </w:rPr>
          <w:t xml:space="preserve"> parametrization </w:t>
        </w:r>
        <w:r w:rsidR="008164B4" w:rsidRPr="000750EB">
          <w:rPr>
            <w:lang w:bidi="fa-IR"/>
          </w:rPr>
          <w:t>reflect</w:t>
        </w:r>
      </w:ins>
      <w:ins w:id="662" w:author="Cees van Leeuwen" w:date="2020-01-06T15:59:00Z">
        <w:r w:rsidR="00934BA6">
          <w:rPr>
            <w:lang w:bidi="fa-IR"/>
          </w:rPr>
          <w:t>s</w:t>
        </w:r>
      </w:ins>
      <w:ins w:id="663" w:author="MohammadHossein Manuel Haqiqatkhah" w:date="2020-01-06T06:08:00Z">
        <w:r w:rsidR="008164B4" w:rsidRPr="000750EB">
          <w:rPr>
            <w:lang w:bidi="fa-IR"/>
          </w:rPr>
          <w:t xml:space="preserve"> in</w:t>
        </w:r>
      </w:ins>
      <w:ins w:id="664" w:author="MohammadHossein Manuel Haqiqatkhah" w:date="2020-01-06T06:21:00Z">
        <w:r w:rsidR="008164B4" w:rsidRPr="000750EB">
          <w:rPr>
            <w:lang w:bidi="fa-IR"/>
          </w:rPr>
          <w:t xml:space="preserve"> </w:t>
        </w:r>
      </w:ins>
      <w:ins w:id="665" w:author="MohammadHossein Manuel Haqiqatkhah" w:date="2020-01-06T06:08:00Z">
        <w:r w:rsidRPr="000750EB">
          <w:rPr>
            <w:lang w:bidi="fa-IR"/>
          </w:rPr>
          <w:t xml:space="preserve">network structure </w:t>
        </w:r>
        <w:del w:id="666" w:author="Cees van Leeuwen" w:date="2020-01-06T15:59:00Z">
          <w:r w:rsidRPr="000750EB" w:rsidDel="00934BA6">
            <w:rPr>
              <w:lang w:bidi="fa-IR"/>
            </w:rPr>
            <w:delText>and its structural measures</w:delText>
          </w:r>
        </w:del>
      </w:ins>
      <w:ins w:id="667" w:author="MohammadHossein Manuel Haqiqatkhah" w:date="2020-01-06T06:22:00Z">
        <w:del w:id="668" w:author="Cees van Leeuwen" w:date="2020-01-06T15:59:00Z">
          <w:r w:rsidR="0084627C" w:rsidRPr="000750EB" w:rsidDel="00934BA6">
            <w:rPr>
              <w:lang w:bidi="fa-IR"/>
            </w:rPr>
            <w:delText xml:space="preserve">, </w:delText>
          </w:r>
        </w:del>
        <w:r w:rsidR="0084627C" w:rsidRPr="000750EB">
          <w:rPr>
            <w:lang w:bidi="fa-IR"/>
          </w:rPr>
          <w:t xml:space="preserve">and whether adaptive rewiring algorithm is robust to these perturbations. </w:t>
        </w:r>
      </w:ins>
      <w:ins w:id="669" w:author="Cees van Leeuwen" w:date="2020-01-06T16:00:00Z">
        <w:r w:rsidR="00934BA6">
          <w:rPr>
            <w:lang w:bidi="fa-IR"/>
          </w:rPr>
          <w:t xml:space="preserve">To this aim, a minority subset of network units had </w:t>
        </w:r>
      </w:ins>
      <w:ins w:id="670" w:author="Cees van Leeuwen" w:date="2020-01-06T16:03:00Z">
        <w:r w:rsidR="00934BA6">
          <w:rPr>
            <w:lang w:bidi="fa-IR"/>
          </w:rPr>
          <w:t xml:space="preserve">either </w:t>
        </w:r>
      </w:ins>
      <w:ins w:id="671" w:author="Cees van Leeuwen" w:date="2020-01-06T16:01:00Z">
        <w:r w:rsidR="00934BA6">
          <w:rPr>
            <w:lang w:bidi="fa-IR"/>
          </w:rPr>
          <w:t xml:space="preserve">the turbulence parameter reduced </w:t>
        </w:r>
      </w:ins>
      <w:ins w:id="672" w:author="Cees van Leeuwen" w:date="2020-01-06T16:03:00Z">
        <w:r w:rsidR="00934BA6">
          <w:rPr>
            <w:lang w:bidi="fa-IR"/>
          </w:rPr>
          <w:t>(UT)</w:t>
        </w:r>
      </w:ins>
      <w:ins w:id="673" w:author="Cees van Leeuwen" w:date="2020-01-06T16:04:00Z">
        <w:r w:rsidR="00934BA6">
          <w:rPr>
            <w:lang w:bidi="fa-IR"/>
          </w:rPr>
          <w:t xml:space="preserve"> or</w:t>
        </w:r>
      </w:ins>
      <w:ins w:id="674" w:author="Cees van Leeuwen" w:date="2020-01-06T16:03:00Z">
        <w:r w:rsidR="00934BA6">
          <w:rPr>
            <w:lang w:bidi="fa-IR"/>
          </w:rPr>
          <w:t xml:space="preserve"> increased (OT)</w:t>
        </w:r>
      </w:ins>
      <w:ins w:id="675" w:author="Cees van Leeuwen" w:date="2020-01-06T16:04:00Z">
        <w:r w:rsidR="00934BA6">
          <w:rPr>
            <w:lang w:bidi="fa-IR"/>
          </w:rPr>
          <w:t>, or</w:t>
        </w:r>
      </w:ins>
      <w:ins w:id="676" w:author="Cees van Leeuwen" w:date="2020-01-06T16:03:00Z">
        <w:r w:rsidR="00934BA6">
          <w:rPr>
            <w:lang w:bidi="fa-IR"/>
          </w:rPr>
          <w:t xml:space="preserve"> </w:t>
        </w:r>
      </w:ins>
      <w:ins w:id="677" w:author="Cees van Leeuwen" w:date="2020-01-06T16:04:00Z">
        <w:r w:rsidR="00934BA6">
          <w:rPr>
            <w:lang w:bidi="fa-IR"/>
          </w:rPr>
          <w:t xml:space="preserve">the connectivity reduced </w:t>
        </w:r>
      </w:ins>
      <w:ins w:id="678" w:author="Cees van Leeuwen" w:date="2020-01-06T16:03:00Z">
        <w:r w:rsidR="00934BA6">
          <w:rPr>
            <w:lang w:bidi="fa-IR"/>
          </w:rPr>
          <w:t xml:space="preserve"> (UC) </w:t>
        </w:r>
      </w:ins>
      <w:ins w:id="679" w:author="Cees van Leeuwen" w:date="2020-01-06T16:04:00Z">
        <w:r w:rsidR="00934BA6">
          <w:rPr>
            <w:lang w:bidi="fa-IR"/>
          </w:rPr>
          <w:t>or</w:t>
        </w:r>
      </w:ins>
      <w:ins w:id="680" w:author="Cees van Leeuwen" w:date="2020-01-06T16:03:00Z">
        <w:r w:rsidR="00934BA6">
          <w:rPr>
            <w:lang w:bidi="fa-IR"/>
          </w:rPr>
          <w:t xml:space="preserve"> increased</w:t>
        </w:r>
      </w:ins>
      <w:ins w:id="681" w:author="Cees van Leeuwen" w:date="2020-01-06T16:05:00Z">
        <w:r w:rsidR="00934BA6">
          <w:rPr>
            <w:lang w:bidi="fa-IR"/>
          </w:rPr>
          <w:t>.</w:t>
        </w:r>
      </w:ins>
      <w:ins w:id="682" w:author="Cees van Leeuwen" w:date="2020-01-06T16:03:00Z">
        <w:r w:rsidR="00934BA6">
          <w:rPr>
            <w:lang w:bidi="fa-IR"/>
          </w:rPr>
          <w:t xml:space="preserve">  </w:t>
        </w:r>
      </w:ins>
      <w:ins w:id="683" w:author="MohammadHossein Manuel Haqiqatkhah" w:date="2020-01-06T06:43:00Z">
        <w:r w:rsidR="00AE7457" w:rsidRPr="000750EB">
          <w:rPr>
            <w:lang w:bidi="fa-IR"/>
          </w:rPr>
          <w:t>In a</w:t>
        </w:r>
      </w:ins>
      <w:ins w:id="684" w:author="MohammadHossein Manuel Haqiqatkhah" w:date="2020-01-06T06:40:00Z">
        <w:r w:rsidR="00AE7457" w:rsidRPr="000750EB">
          <w:rPr>
            <w:lang w:bidi="fa-IR"/>
          </w:rPr>
          <w:t xml:space="preserve">ll </w:t>
        </w:r>
      </w:ins>
      <w:ins w:id="685" w:author="Cees van Leeuwen" w:date="2020-01-06T16:05:00Z">
        <w:r w:rsidR="00934BA6">
          <w:rPr>
            <w:lang w:bidi="fa-IR"/>
          </w:rPr>
          <w:t xml:space="preserve">these </w:t>
        </w:r>
      </w:ins>
      <w:ins w:id="686" w:author="MohammadHossein Manuel Haqiqatkhah" w:date="2020-01-06T06:40:00Z">
        <w:del w:id="687" w:author="Cees van Leeuwen" w:date="2020-01-06T16:05:00Z">
          <w:r w:rsidR="00AE7457" w:rsidRPr="000750EB" w:rsidDel="00934BA6">
            <w:rPr>
              <w:lang w:bidi="fa-IR"/>
            </w:rPr>
            <w:delText>models</w:delText>
          </w:r>
        </w:del>
      </w:ins>
      <w:ins w:id="688" w:author="MohammadHossein Manuel Haqiqatkhah" w:date="2020-01-06T06:41:00Z">
        <w:del w:id="689" w:author="Cees van Leeuwen" w:date="2020-01-06T16:05:00Z">
          <w:r w:rsidR="002C14DF" w:rsidRPr="000750EB" w:rsidDel="00934BA6">
            <w:rPr>
              <w:lang w:bidi="fa-IR"/>
            </w:rPr>
            <w:delText>, regardless of</w:delText>
          </w:r>
        </w:del>
      </w:ins>
      <w:ins w:id="690" w:author="MohammadHossein Manuel Haqiqatkhah" w:date="2020-01-06T06:55:00Z">
        <w:del w:id="691" w:author="Cees van Leeuwen" w:date="2020-01-06T16:05:00Z">
          <w:r w:rsidR="002C14DF" w:rsidRPr="000750EB" w:rsidDel="00934BA6">
            <w:rPr>
              <w:lang w:bidi="fa-IR"/>
            </w:rPr>
            <w:delText xml:space="preserve"> </w:delText>
          </w:r>
        </w:del>
      </w:ins>
      <w:ins w:id="692" w:author="MohammadHossein Manuel Haqiqatkhah" w:date="2020-01-06T06:41:00Z">
        <w:del w:id="693" w:author="Cees van Leeuwen" w:date="2020-01-06T16:05:00Z">
          <w:r w:rsidR="00AE7457" w:rsidRPr="000750EB" w:rsidDel="00934BA6">
            <w:rPr>
              <w:lang w:bidi="fa-IR"/>
            </w:rPr>
            <w:delText>parameterization</w:delText>
          </w:r>
        </w:del>
      </w:ins>
      <w:ins w:id="694" w:author="Cees van Leeuwen" w:date="2020-01-06T16:05:00Z">
        <w:r w:rsidR="00934BA6">
          <w:rPr>
            <w:lang w:bidi="fa-IR"/>
          </w:rPr>
          <w:t>conditions</w:t>
        </w:r>
      </w:ins>
      <w:ins w:id="695" w:author="MohammadHossein Manuel Haqiqatkhah" w:date="2020-01-06T06:41:00Z">
        <w:r w:rsidR="00AE7457" w:rsidRPr="000750EB">
          <w:rPr>
            <w:lang w:bidi="fa-IR"/>
          </w:rPr>
          <w:t>,</w:t>
        </w:r>
      </w:ins>
      <w:ins w:id="696" w:author="MohammadHossein Manuel Haqiqatkhah" w:date="2020-01-06T06:40:00Z">
        <w:r w:rsidR="00AE7457" w:rsidRPr="000750EB">
          <w:rPr>
            <w:lang w:bidi="fa-IR"/>
          </w:rPr>
          <w:t xml:space="preserve"> </w:t>
        </w:r>
      </w:ins>
      <w:ins w:id="697" w:author="MohammadHossein Manuel Haqiqatkhah" w:date="2020-01-06T06:43:00Z">
        <w:r w:rsidR="00AE7457" w:rsidRPr="000750EB">
          <w:rPr>
            <w:lang w:bidi="fa-IR"/>
          </w:rPr>
          <w:t xml:space="preserve">adaptive rewiring </w:t>
        </w:r>
      </w:ins>
      <w:ins w:id="698" w:author="MohammadHossein Manuel Haqiqatkhah" w:date="2020-01-06T06:40:00Z">
        <w:r w:rsidR="00AE7457" w:rsidRPr="000750EB">
          <w:rPr>
            <w:lang w:bidi="fa-IR"/>
          </w:rPr>
          <w:t>evolve</w:t>
        </w:r>
      </w:ins>
      <w:ins w:id="699" w:author="MohammadHossein Manuel Haqiqatkhah" w:date="2020-01-06T06:44:00Z">
        <w:r w:rsidR="00AE7457" w:rsidRPr="000750EB">
          <w:rPr>
            <w:lang w:bidi="fa-IR"/>
          </w:rPr>
          <w:t>s random networks</w:t>
        </w:r>
      </w:ins>
      <w:ins w:id="700" w:author="MohammadHossein Manuel Haqiqatkhah" w:date="2020-01-06T06:40:00Z">
        <w:r w:rsidR="00AE7457" w:rsidRPr="000750EB">
          <w:rPr>
            <w:lang w:bidi="fa-IR"/>
          </w:rPr>
          <w:t xml:space="preserve"> into small-wo</w:t>
        </w:r>
      </w:ins>
      <w:ins w:id="701" w:author="MohammadHossein Manuel Haqiqatkhah" w:date="2020-01-06T06:41:00Z">
        <w:r w:rsidR="00AE7457" w:rsidRPr="000750EB">
          <w:rPr>
            <w:lang w:bidi="fa-IR"/>
          </w:rPr>
          <w:t>rld structures with well-clustered modules and rich club</w:t>
        </w:r>
      </w:ins>
      <w:ins w:id="702" w:author="MohammadHossein Manuel Haqiqatkhah" w:date="2020-01-06T06:42:00Z">
        <w:r w:rsidR="00AE7457" w:rsidRPr="000750EB">
          <w:rPr>
            <w:lang w:bidi="fa-IR"/>
          </w:rPr>
          <w:t>s</w:t>
        </w:r>
      </w:ins>
      <w:ins w:id="703" w:author="MohammadHossein Manuel Haqiqatkhah" w:date="2020-01-06T06:41:00Z">
        <w:r w:rsidR="00AE7457" w:rsidRPr="000750EB">
          <w:rPr>
            <w:lang w:bidi="fa-IR"/>
          </w:rPr>
          <w:t>.</w:t>
        </w:r>
      </w:ins>
      <w:ins w:id="704" w:author="MohammadHossein Manuel Haqiqatkhah" w:date="2020-01-06T06:42:00Z">
        <w:r w:rsidR="00AE7457" w:rsidRPr="000750EB">
          <w:rPr>
            <w:lang w:bidi="fa-IR"/>
          </w:rPr>
          <w:t xml:space="preserve"> This evolution </w:t>
        </w:r>
      </w:ins>
      <w:ins w:id="705" w:author="MohammadHossein Manuel Haqiqatkhah" w:date="2020-01-06T07:13:00Z">
        <w:r w:rsidR="00440F64" w:rsidRPr="000750EB">
          <w:rPr>
            <w:lang w:bidi="fa-IR"/>
          </w:rPr>
          <w:t>yields remarkable increase</w:t>
        </w:r>
      </w:ins>
      <w:ins w:id="706" w:author="MohammadHossein Manuel Haqiqatkhah" w:date="2020-01-06T07:14:00Z">
        <w:r w:rsidR="00440F64" w:rsidRPr="000750EB">
          <w:rPr>
            <w:lang w:bidi="fa-IR"/>
          </w:rPr>
          <w:t xml:space="preserve">, as much as </w:t>
        </w:r>
      </w:ins>
      <w:ins w:id="707" w:author="MohammadHossein Manuel Haqiqatkhah" w:date="2020-01-06T07:17:00Z">
        <w:r w:rsidR="00F65015" w:rsidRPr="000750EB">
          <w:rPr>
            <w:lang w:bidi="fa-IR"/>
          </w:rPr>
          <w:t>4</w:t>
        </w:r>
      </w:ins>
      <w:ins w:id="708" w:author="MohammadHossein Manuel Haqiqatkhah" w:date="2020-01-06T07:47:00Z">
        <w:r w:rsidR="0011271C" w:rsidRPr="000750EB">
          <w:rPr>
            <w:lang w:bidi="fa-IR"/>
          </w:rPr>
          <w:t>-</w:t>
        </w:r>
      </w:ins>
      <w:ins w:id="709" w:author="MohammadHossein Manuel Haqiqatkhah" w:date="2020-01-06T07:17:00Z">
        <w:r w:rsidR="00F65015" w:rsidRPr="000750EB">
          <w:rPr>
            <w:lang w:bidi="fa-IR"/>
          </w:rPr>
          <w:t>fold,</w:t>
        </w:r>
      </w:ins>
      <w:ins w:id="710" w:author="MohammadHossein Manuel Haqiqatkhah" w:date="2020-01-06T07:14:00Z">
        <w:r w:rsidR="00440F64" w:rsidRPr="000750EB">
          <w:rPr>
            <w:lang w:bidi="fa-IR"/>
          </w:rPr>
          <w:t xml:space="preserve"> </w:t>
        </w:r>
      </w:ins>
      <w:ins w:id="711" w:author="MohammadHossein Manuel Haqiqatkhah" w:date="2020-01-06T07:13:00Z">
        <w:r w:rsidR="00440F64" w:rsidRPr="000750EB">
          <w:rPr>
            <w:lang w:bidi="fa-IR"/>
          </w:rPr>
          <w:t xml:space="preserve">in </w:t>
        </w:r>
      </w:ins>
      <w:ins w:id="712" w:author="MohammadHossein Manuel Haqiqatkhah" w:date="2020-01-06T07:14:00Z">
        <w:r w:rsidR="00440F64" w:rsidRPr="000750EB">
          <w:rPr>
            <w:lang w:bidi="fa-IR"/>
          </w:rPr>
          <w:t>clustering coefficient, network modularity, and small-</w:t>
        </w:r>
        <w:proofErr w:type="spellStart"/>
        <w:r w:rsidR="00440F64" w:rsidRPr="000750EB">
          <w:rPr>
            <w:lang w:bidi="fa-IR"/>
          </w:rPr>
          <w:t>worldness</w:t>
        </w:r>
      </w:ins>
      <w:proofErr w:type="spellEnd"/>
      <w:ins w:id="713" w:author="MohammadHossein Manuel Haqiqatkhah" w:date="2020-01-06T07:31:00Z">
        <w:r w:rsidR="006C37BE" w:rsidRPr="000750EB">
          <w:rPr>
            <w:lang w:bidi="fa-IR"/>
          </w:rPr>
          <w:t xml:space="preserve"> at the cost of a small</w:t>
        </w:r>
      </w:ins>
      <w:ins w:id="714" w:author="MohammadHossein Manuel Haqiqatkhah" w:date="2020-01-06T07:32:00Z">
        <w:r w:rsidR="006C37BE" w:rsidRPr="000750EB">
          <w:rPr>
            <w:lang w:bidi="fa-IR"/>
          </w:rPr>
          <w:t xml:space="preserve"> (i.e., less than 15%) </w:t>
        </w:r>
      </w:ins>
      <w:ins w:id="715" w:author="MohammadHossein Manuel Haqiqatkhah" w:date="2020-01-06T07:31:00Z">
        <w:r w:rsidR="006C37BE" w:rsidRPr="000750EB">
          <w:rPr>
            <w:lang w:bidi="fa-IR"/>
          </w:rPr>
          <w:t>increase in average path length</w:t>
        </w:r>
      </w:ins>
      <w:ins w:id="716" w:author="MohammadHossein Manuel Haqiqatkhah" w:date="2020-01-06T07:14:00Z">
        <w:r w:rsidR="00440F64" w:rsidRPr="000750EB">
          <w:rPr>
            <w:lang w:bidi="fa-IR"/>
          </w:rPr>
          <w:t>.</w:t>
        </w:r>
      </w:ins>
      <w:ins w:id="717" w:author="MohammadHossein Manuel Haqiqatkhah" w:date="2020-01-06T07:17:00Z">
        <w:r w:rsidR="00F65015" w:rsidRPr="000750EB">
          <w:rPr>
            <w:lang w:bidi="fa-IR"/>
          </w:rPr>
          <w:t xml:space="preserve"> Moreover, the models form rich clubs</w:t>
        </w:r>
      </w:ins>
      <w:ins w:id="718" w:author="MohammadHossein Manuel Haqiqatkhah" w:date="2020-01-06T07:20:00Z">
        <w:r w:rsidR="00402416" w:rsidRPr="000750EB">
          <w:rPr>
            <w:lang w:bidi="fa-IR"/>
          </w:rPr>
          <w:t xml:space="preserve"> </w:t>
        </w:r>
      </w:ins>
      <w:ins w:id="719" w:author="MohammadHossein Manuel Haqiqatkhah" w:date="2020-01-06T07:21:00Z">
        <w:r w:rsidR="00402416" w:rsidRPr="000750EB">
          <w:rPr>
            <w:lang w:bidi="fa-IR"/>
          </w:rPr>
          <w:t xml:space="preserve">as large as </w:t>
        </w:r>
      </w:ins>
      <w:ins w:id="720" w:author="MohammadHossein Manuel Haqiqatkhah" w:date="2020-01-06T07:18:00Z">
        <w:r w:rsidR="00F65015" w:rsidRPr="000750EB">
          <w:rPr>
            <w:lang w:bidi="fa-IR"/>
          </w:rPr>
          <w:t>25-50% of network size.</w:t>
        </w:r>
      </w:ins>
      <w:ins w:id="721" w:author="MohammadHossein Manuel Haqiqatkhah" w:date="2020-01-06T07:48:00Z">
        <w:r w:rsidR="00BB28E6" w:rsidRPr="000750EB">
          <w:rPr>
            <w:lang w:bidi="fa-IR"/>
          </w:rPr>
          <w:t xml:space="preserve"> </w:t>
        </w:r>
        <w:r w:rsidR="0058470A" w:rsidRPr="000750EB">
          <w:rPr>
            <w:lang w:bidi="fa-IR"/>
          </w:rPr>
          <w:t xml:space="preserve">The evolution taking place in our models were in accordance with </w:t>
        </w:r>
      </w:ins>
      <w:ins w:id="722" w:author="MohammadHossein Manuel Haqiqatkhah" w:date="2020-01-06T07:49:00Z">
        <w:del w:id="723" w:author="Cees van Leeuwen" w:date="2020-01-06T16:06:00Z">
          <w:r w:rsidR="0058470A" w:rsidRPr="000750EB" w:rsidDel="00934BA6">
            <w:rPr>
              <w:lang w:bidi="fa-IR"/>
            </w:rPr>
            <w:delText>the literature on</w:delText>
          </w:r>
        </w:del>
      </w:ins>
      <w:ins w:id="724" w:author="Cees van Leeuwen" w:date="2020-01-06T16:06:00Z">
        <w:r w:rsidR="00934BA6">
          <w:rPr>
            <w:lang w:bidi="fa-IR"/>
          </w:rPr>
          <w:t>previous</w:t>
        </w:r>
      </w:ins>
      <w:ins w:id="725" w:author="MohammadHossein Manuel Haqiqatkhah" w:date="2020-01-06T07:49:00Z">
        <w:r w:rsidR="0058470A" w:rsidRPr="000750EB">
          <w:rPr>
            <w:lang w:bidi="fa-IR"/>
          </w:rPr>
          <w:t xml:space="preserve"> adaptive rewiring</w:t>
        </w:r>
      </w:ins>
      <w:ins w:id="726" w:author="Cees van Leeuwen" w:date="2020-01-06T16:06:00Z">
        <w:r w:rsidR="00934BA6">
          <w:rPr>
            <w:lang w:bidi="fa-IR"/>
          </w:rPr>
          <w:t xml:space="preserve"> </w:t>
        </w:r>
        <w:proofErr w:type="spellStart"/>
        <w:r w:rsidR="00934BA6">
          <w:rPr>
            <w:lang w:bidi="fa-IR"/>
          </w:rPr>
          <w:t>rewiring</w:t>
        </w:r>
        <w:proofErr w:type="spellEnd"/>
        <w:r w:rsidR="00934BA6">
          <w:rPr>
            <w:lang w:bidi="fa-IR"/>
          </w:rPr>
          <w:t xml:space="preserve"> studies</w:t>
        </w:r>
      </w:ins>
      <w:ins w:id="727" w:author="MohammadHossein Manuel Haqiqatkhah" w:date="2020-01-06T07:49:00Z">
        <w:r w:rsidR="0058470A" w:rsidRPr="000750EB">
          <w:rPr>
            <w:lang w:bidi="fa-IR"/>
          </w:rPr>
          <w:t>.</w:t>
        </w:r>
      </w:ins>
      <w:ins w:id="728" w:author="Cees van Leeuwen" w:date="2020-01-06T16:16:00Z">
        <w:r w:rsidR="00EB7957" w:rsidRPr="00EB7957">
          <w:rPr>
            <w:lang w:bidi="fa-IR"/>
          </w:rPr>
          <w:t xml:space="preserve"> </w:t>
        </w:r>
      </w:ins>
      <w:moveToRangeStart w:id="729" w:author="Cees van Leeuwen" w:date="2020-01-06T16:16:00Z" w:name="move29219801"/>
      <w:moveTo w:id="730" w:author="Cees van Leeuwen" w:date="2020-01-06T16:16:00Z">
        <w:r w:rsidR="00EB7957">
          <w:rPr>
            <w:lang w:bidi="fa-IR"/>
          </w:rPr>
          <w:t>A</w:t>
        </w:r>
        <w:del w:id="731" w:author="Cees van Leeuwen" w:date="2020-01-06T16:16:00Z">
          <w:r w:rsidR="00EB7957" w:rsidDel="00EB7957">
            <w:rPr>
              <w:lang w:bidi="fa-IR"/>
            </w:rPr>
            <w:delText>t the same time, a</w:delText>
          </w:r>
        </w:del>
        <w:r w:rsidR="00EB7957">
          <w:rPr>
            <w:lang w:bidi="fa-IR"/>
          </w:rPr>
          <w:t>daptive rewiring</w:t>
        </w:r>
      </w:moveTo>
      <w:ins w:id="732" w:author="Cees van Leeuwen" w:date="2020-01-06T16:16:00Z">
        <w:r w:rsidR="00EB7957">
          <w:rPr>
            <w:lang w:bidi="fa-IR"/>
          </w:rPr>
          <w:t>, therefore</w:t>
        </w:r>
      </w:ins>
      <w:moveTo w:id="733" w:author="Cees van Leeuwen" w:date="2020-01-06T16:16:00Z">
        <w:r w:rsidR="00EB7957">
          <w:rPr>
            <w:lang w:bidi="fa-IR"/>
          </w:rPr>
          <w:t xml:space="preserve"> is</w:t>
        </w:r>
        <w:r w:rsidR="00EB7957">
          <w:rPr>
            <w:lang w:bidi="fa-IR"/>
          </w:rPr>
          <w:t xml:space="preserve"> robust against </w:t>
        </w:r>
        <w:del w:id="734" w:author="Cees van Leeuwen" w:date="2020-01-06T16:17:00Z">
          <w:r w:rsidR="00EB7957" w:rsidDel="00EB7957">
            <w:rPr>
              <w:lang w:bidi="fa-IR"/>
            </w:rPr>
            <w:delText>such perturbations</w:delText>
          </w:r>
        </w:del>
      </w:moveTo>
      <w:ins w:id="735" w:author="Cees van Leeuwen" w:date="2020-01-06T16:17:00Z">
        <w:r w:rsidR="00EB7957">
          <w:rPr>
            <w:lang w:bidi="fa-IR"/>
          </w:rPr>
          <w:t>symmetry-</w:t>
        </w:r>
      </w:ins>
      <w:ins w:id="736" w:author="Cees van Leeuwen" w:date="2020-01-06T16:18:00Z">
        <w:r w:rsidR="00EB7957">
          <w:rPr>
            <w:lang w:bidi="fa-IR"/>
          </w:rPr>
          <w:t>breaking</w:t>
        </w:r>
        <w:r w:rsidR="004A5531">
          <w:rPr>
            <w:lang w:bidi="fa-IR"/>
          </w:rPr>
          <w:t xml:space="preserve"> perturbations of system parameters</w:t>
        </w:r>
      </w:ins>
      <w:moveTo w:id="737" w:author="Cees van Leeuwen" w:date="2020-01-06T16:16:00Z">
        <w:r w:rsidR="00EB7957">
          <w:rPr>
            <w:lang w:bidi="fa-IR"/>
          </w:rPr>
          <w:t xml:space="preserve"> </w:t>
        </w:r>
        <w:del w:id="738" w:author="Cees van Leeuwen" w:date="2020-01-06T16:17:00Z">
          <w:r w:rsidR="00EB7957" w:rsidDel="00EB7957">
            <w:rPr>
              <w:lang w:bidi="fa-IR"/>
            </w:rPr>
            <w:delText xml:space="preserve">as such it succeeds in optimizing networks for better modularity, clustering, and small-worldness. </w:delText>
          </w:r>
          <w:commentRangeStart w:id="739"/>
          <w:r w:rsidR="00EB7957" w:rsidDel="00EB7957">
            <w:rPr>
              <w:lang w:bidi="fa-IR"/>
            </w:rPr>
            <w:delText>This can be seen as added evidence favoring the role of synchrony in plasticity.</w:delText>
          </w:r>
          <w:commentRangeEnd w:id="739"/>
          <w:r w:rsidR="00EB7957" w:rsidDel="00EB7957">
            <w:rPr>
              <w:rStyle w:val="CommentReference"/>
            </w:rPr>
            <w:commentReference w:id="739"/>
          </w:r>
        </w:del>
      </w:moveTo>
      <w:moveToRangeEnd w:id="729"/>
    </w:p>
    <w:p w:rsidR="006C37BE" w:rsidRPr="00935D6F" w:rsidRDefault="006C37BE" w:rsidP="00935D6F">
      <w:pPr>
        <w:rPr>
          <w:ins w:id="740" w:author="MohammadHossein Manuel Haqiqatkhah" w:date="2020-01-06T08:02:00Z"/>
          <w:lang w:bidi="fa-IR"/>
        </w:rPr>
      </w:pPr>
      <w:ins w:id="741" w:author="MohammadHossein Manuel Haqiqatkhah" w:date="2020-01-06T07:35:00Z">
        <w:del w:id="742" w:author="Cees van Leeuwen" w:date="2020-01-06T16:06:00Z">
          <w:r w:rsidRPr="000750EB" w:rsidDel="00934BA6">
            <w:rPr>
              <w:lang w:bidi="fa-IR"/>
            </w:rPr>
            <w:delText xml:space="preserve">Although the big picture was consistent </w:delText>
          </w:r>
        </w:del>
      </w:ins>
      <w:ins w:id="743" w:author="MohammadHossein Manuel Haqiqatkhah" w:date="2020-01-06T07:39:00Z">
        <w:del w:id="744" w:author="Cees van Leeuwen" w:date="2020-01-06T16:06:00Z">
          <w:r w:rsidR="00174DAC" w:rsidRPr="000750EB" w:rsidDel="00934BA6">
            <w:rPr>
              <w:lang w:bidi="fa-IR"/>
            </w:rPr>
            <w:delText>across</w:delText>
          </w:r>
        </w:del>
      </w:ins>
      <w:ins w:id="745" w:author="MohammadHossein Manuel Haqiqatkhah" w:date="2020-01-06T07:35:00Z">
        <w:del w:id="746" w:author="Cees van Leeuwen" w:date="2020-01-06T16:06:00Z">
          <w:r w:rsidRPr="000750EB" w:rsidDel="00934BA6">
            <w:rPr>
              <w:lang w:bidi="fa-IR"/>
            </w:rPr>
            <w:delText xml:space="preserve"> models, </w:delText>
          </w:r>
        </w:del>
      </w:ins>
      <w:ins w:id="747" w:author="MohammadHossein Manuel Haqiqatkhah" w:date="2020-01-06T07:37:00Z">
        <w:del w:id="748" w:author="Cees van Leeuwen" w:date="2020-01-06T16:06:00Z">
          <w:r w:rsidRPr="000750EB" w:rsidDel="00934BA6">
            <w:rPr>
              <w:lang w:bidi="fa-IR"/>
            </w:rPr>
            <w:delText>w</w:delText>
          </w:r>
        </w:del>
      </w:ins>
      <w:ins w:id="749" w:author="Cees van Leeuwen" w:date="2020-01-06T16:09:00Z">
        <w:r w:rsidR="00EB7957">
          <w:rPr>
            <w:lang w:bidi="fa-IR"/>
          </w:rPr>
          <w:t>Despite this overall consistency, w</w:t>
        </w:r>
      </w:ins>
      <w:ins w:id="750" w:author="MohammadHossein Manuel Haqiqatkhah" w:date="2020-01-06T07:33:00Z">
        <w:r w:rsidRPr="000750EB">
          <w:rPr>
            <w:lang w:bidi="fa-IR"/>
          </w:rPr>
          <w:t xml:space="preserve">e observed </w:t>
        </w:r>
      </w:ins>
      <w:ins w:id="751" w:author="Cees van Leeuwen" w:date="2020-01-06T16:09:00Z">
        <w:r w:rsidR="00EB7957">
          <w:rPr>
            <w:lang w:bidi="fa-IR"/>
          </w:rPr>
          <w:t>considerable variability</w:t>
        </w:r>
      </w:ins>
      <w:ins w:id="752" w:author="MohammadHossein Manuel Haqiqatkhah" w:date="2020-01-06T07:33:00Z">
        <w:r w:rsidRPr="000750EB">
          <w:rPr>
            <w:lang w:bidi="fa-IR"/>
          </w:rPr>
          <w:t xml:space="preserve"> among models</w:t>
        </w:r>
      </w:ins>
      <w:ins w:id="753" w:author="Cees van Leeuwen" w:date="2020-01-06T16:07:00Z">
        <w:r w:rsidR="00934BA6">
          <w:rPr>
            <w:lang w:bidi="fa-IR"/>
          </w:rPr>
          <w:t>,</w:t>
        </w:r>
      </w:ins>
      <w:ins w:id="754" w:author="MohammadHossein Manuel Haqiqatkhah" w:date="2020-01-06T07:33:00Z">
        <w:r w:rsidRPr="000750EB">
          <w:rPr>
            <w:lang w:bidi="fa-IR"/>
          </w:rPr>
          <w:t xml:space="preserve"> both in the</w:t>
        </w:r>
      </w:ins>
      <w:ins w:id="755" w:author="Cees van Leeuwen" w:date="2020-01-06T16:09:00Z">
        <w:r w:rsidR="00EB7957">
          <w:rPr>
            <w:lang w:bidi="fa-IR"/>
          </w:rPr>
          <w:t>ir</w:t>
        </w:r>
      </w:ins>
      <w:ins w:id="756" w:author="MohammadHossein Manuel Haqiqatkhah" w:date="2020-01-06T07:33:00Z">
        <w:r w:rsidRPr="000750EB">
          <w:rPr>
            <w:lang w:bidi="fa-IR"/>
          </w:rPr>
          <w:t xml:space="preserve"> evolution </w:t>
        </w:r>
      </w:ins>
      <w:ins w:id="757" w:author="MohammadHossein Manuel Haqiqatkhah" w:date="2020-01-06T07:34:00Z">
        <w:del w:id="758" w:author="Cees van Leeuwen" w:date="2020-01-06T16:07:00Z">
          <w:r w:rsidRPr="000750EB" w:rsidDel="00934BA6">
            <w:rPr>
              <w:lang w:bidi="fa-IR"/>
            </w:rPr>
            <w:delText xml:space="preserve">of structural measures </w:delText>
          </w:r>
        </w:del>
        <w:r w:rsidRPr="000750EB">
          <w:rPr>
            <w:lang w:bidi="fa-IR"/>
          </w:rPr>
          <w:t xml:space="preserve">and </w:t>
        </w:r>
      </w:ins>
      <w:ins w:id="759" w:author="MohammadHossein Manuel Haqiqatkhah" w:date="2020-01-06T08:07:00Z">
        <w:r w:rsidR="007D51CF" w:rsidRPr="000750EB">
          <w:rPr>
            <w:lang w:bidi="fa-IR"/>
          </w:rPr>
          <w:t xml:space="preserve">the final states of </w:t>
        </w:r>
        <w:del w:id="760" w:author="Cees van Leeuwen" w:date="2020-01-06T16:07:00Z">
          <w:r w:rsidR="007D51CF" w:rsidRPr="000750EB" w:rsidDel="00934BA6">
            <w:rPr>
              <w:lang w:bidi="fa-IR"/>
            </w:rPr>
            <w:delText>anatomical</w:delText>
          </w:r>
        </w:del>
      </w:ins>
      <w:ins w:id="761" w:author="Cees van Leeuwen" w:date="2020-01-06T16:07:00Z">
        <w:r w:rsidR="00934BA6">
          <w:rPr>
            <w:lang w:bidi="fa-IR"/>
          </w:rPr>
          <w:t>structural</w:t>
        </w:r>
      </w:ins>
      <w:ins w:id="762" w:author="MohammadHossein Manuel Haqiqatkhah" w:date="2020-01-06T08:07:00Z">
        <w:r w:rsidR="007D51CF" w:rsidRPr="000750EB">
          <w:rPr>
            <w:lang w:bidi="fa-IR"/>
          </w:rPr>
          <w:t xml:space="preserve"> and functional connectivity</w:t>
        </w:r>
      </w:ins>
      <w:ins w:id="763" w:author="MohammadHossein Manuel Haqiqatkhah" w:date="2020-01-06T07:34:00Z">
        <w:r w:rsidRPr="000750EB">
          <w:rPr>
            <w:lang w:bidi="fa-IR"/>
          </w:rPr>
          <w:t xml:space="preserve">. These variations are partly due to </w:t>
        </w:r>
      </w:ins>
      <w:ins w:id="764" w:author="MohammadHossein Manuel Haqiqatkhah" w:date="2020-01-06T07:35:00Z">
        <w:r w:rsidRPr="000750EB">
          <w:rPr>
            <w:lang w:bidi="fa-IR"/>
          </w:rPr>
          <w:t xml:space="preserve">the </w:t>
        </w:r>
      </w:ins>
      <w:ins w:id="765" w:author="MohammadHossein Manuel Haqiqatkhah" w:date="2020-01-06T07:50:00Z">
        <w:r w:rsidR="00B95851" w:rsidRPr="000750EB">
          <w:rPr>
            <w:lang w:bidi="fa-IR"/>
          </w:rPr>
          <w:t>family-specific parameterization of models</w:t>
        </w:r>
        <w:del w:id="766" w:author="Cees van Leeuwen" w:date="2020-01-06T16:10:00Z">
          <w:r w:rsidR="00B95851" w:rsidRPr="000750EB" w:rsidDel="00EB7957">
            <w:rPr>
              <w:lang w:bidi="fa-IR"/>
            </w:rPr>
            <w:delText xml:space="preserve">. Yet, especially for </w:delText>
          </w:r>
        </w:del>
      </w:ins>
      <w:ins w:id="767" w:author="MohammadHossein Manuel Haqiqatkhah" w:date="2020-01-06T07:51:00Z">
        <w:del w:id="768" w:author="Cees van Leeuwen" w:date="2020-01-06T16:10:00Z">
          <w:r w:rsidR="00B95851" w:rsidRPr="000750EB" w:rsidDel="00EB7957">
            <w:rPr>
              <w:lang w:bidi="fa-IR"/>
            </w:rPr>
            <w:delText>the variabilities observed within families,</w:delText>
          </w:r>
        </w:del>
      </w:ins>
      <w:ins w:id="769" w:author="Cees van Leeuwen" w:date="2020-01-06T16:10:00Z">
        <w:r w:rsidR="00EB7957">
          <w:rPr>
            <w:lang w:bidi="fa-IR"/>
          </w:rPr>
          <w:t>, partly to</w:t>
        </w:r>
      </w:ins>
      <w:ins w:id="770" w:author="MohammadHossein Manuel Haqiqatkhah" w:date="2020-01-06T07:51:00Z">
        <w:r w:rsidR="00B95851" w:rsidRPr="000750EB">
          <w:rPr>
            <w:lang w:bidi="fa-IR"/>
          </w:rPr>
          <w:t xml:space="preserve"> the</w:t>
        </w:r>
      </w:ins>
      <w:ins w:id="771" w:author="MohammadHossein Manuel Haqiqatkhah" w:date="2020-01-06T07:50:00Z">
        <w:r w:rsidR="00B95851" w:rsidRPr="000750EB">
          <w:rPr>
            <w:lang w:bidi="fa-IR"/>
          </w:rPr>
          <w:t xml:space="preserve"> </w:t>
        </w:r>
      </w:ins>
      <w:ins w:id="772" w:author="MohammadHossein Manuel Haqiqatkhah" w:date="2020-01-06T07:33:00Z">
        <w:r w:rsidRPr="000750EB">
          <w:rPr>
            <w:lang w:bidi="fa-IR"/>
          </w:rPr>
          <w:t xml:space="preserve">random </w:t>
        </w:r>
        <w:del w:id="773" w:author="Cees van Leeuwen" w:date="2020-01-06T16:10:00Z">
          <w:r w:rsidRPr="000750EB" w:rsidDel="00EB7957">
            <w:rPr>
              <w:lang w:bidi="fa-IR"/>
            </w:rPr>
            <w:delText>instantiation</w:delText>
          </w:r>
        </w:del>
      </w:ins>
      <w:ins w:id="774" w:author="Cees van Leeuwen" w:date="2020-01-06T16:10:00Z">
        <w:r w:rsidR="00EB7957">
          <w:rPr>
            <w:lang w:bidi="fa-IR"/>
          </w:rPr>
          <w:t>initiali</w:t>
        </w:r>
      </w:ins>
      <w:ins w:id="775" w:author="Cees van Leeuwen" w:date="2020-01-06T16:11:00Z">
        <w:r w:rsidR="00EB7957">
          <w:rPr>
            <w:lang w:bidi="fa-IR"/>
          </w:rPr>
          <w:t>zation</w:t>
        </w:r>
      </w:ins>
      <w:ins w:id="776" w:author="MohammadHossein Manuel Haqiqatkhah" w:date="2020-01-06T07:33:00Z">
        <w:r w:rsidRPr="000750EB">
          <w:rPr>
            <w:lang w:bidi="fa-IR"/>
          </w:rPr>
          <w:t xml:space="preserve"> of the models</w:t>
        </w:r>
      </w:ins>
      <w:ins w:id="777" w:author="MohammadHossein Manuel Haqiqatkhah" w:date="2020-01-06T07:51:00Z">
        <w:del w:id="778" w:author="Cees van Leeuwen" w:date="2020-01-06T16:08:00Z">
          <w:r w:rsidR="00B95851" w:rsidRPr="000750EB" w:rsidDel="00EB7957">
            <w:rPr>
              <w:lang w:bidi="fa-IR"/>
            </w:rPr>
            <w:delText xml:space="preserve"> is to blame</w:delText>
          </w:r>
        </w:del>
        <w:r w:rsidR="00B95851" w:rsidRPr="000750EB">
          <w:rPr>
            <w:lang w:bidi="fa-IR"/>
          </w:rPr>
          <w:t xml:space="preserve">. </w:t>
        </w:r>
        <w:del w:id="779" w:author="Cees van Leeuwen" w:date="2020-01-06T16:11:00Z">
          <w:r w:rsidR="00B95851" w:rsidRPr="000750EB" w:rsidDel="00EB7957">
            <w:rPr>
              <w:lang w:bidi="fa-IR"/>
            </w:rPr>
            <w:delText xml:space="preserve">In order to </w:delText>
          </w:r>
        </w:del>
      </w:ins>
      <w:ins w:id="780" w:author="MohammadHossein Manuel Haqiqatkhah" w:date="2020-01-06T07:52:00Z">
        <w:del w:id="781" w:author="Cees van Leeuwen" w:date="2020-01-06T16:11:00Z">
          <w:r w:rsidR="00B95851" w:rsidRPr="000750EB" w:rsidDel="00EB7957">
            <w:rPr>
              <w:lang w:bidi="fa-IR"/>
            </w:rPr>
            <w:delText>fairly credit these two sources of variations</w:delText>
          </w:r>
        </w:del>
      </w:ins>
      <w:ins w:id="782" w:author="MohammadHossein Manuel Haqiqatkhah" w:date="2020-01-06T07:53:00Z">
        <w:del w:id="783" w:author="Cees van Leeuwen" w:date="2020-01-06T16:11:00Z">
          <w:r w:rsidR="00B95851" w:rsidRPr="000750EB" w:rsidDel="00EB7957">
            <w:rPr>
              <w:lang w:bidi="fa-IR"/>
            </w:rPr>
            <w:delText xml:space="preserve">, </w:delText>
          </w:r>
          <w:commentRangeStart w:id="784"/>
          <w:r w:rsidR="00BB49D1" w:rsidRPr="000750EB" w:rsidDel="00EB7957">
            <w:rPr>
              <w:lang w:bidi="fa-IR"/>
            </w:rPr>
            <w:delText xml:space="preserve">we compared models of each family with other </w:delText>
          </w:r>
        </w:del>
      </w:ins>
      <w:ins w:id="785" w:author="MohammadHossein Manuel Haqiqatkhah" w:date="2020-01-06T07:54:00Z">
        <w:del w:id="786" w:author="Cees van Leeuwen" w:date="2020-01-06T16:11:00Z">
          <w:r w:rsidR="00BB49D1" w:rsidRPr="000750EB" w:rsidDel="00EB7957">
            <w:rPr>
              <w:lang w:bidi="fa-IR"/>
            </w:rPr>
            <w:delText>family members and members of other families</w:delText>
          </w:r>
        </w:del>
      </w:ins>
      <w:commentRangeEnd w:id="784"/>
      <w:ins w:id="787" w:author="MohammadHossein Manuel Haqiqatkhah" w:date="2020-01-06T07:58:00Z">
        <w:del w:id="788" w:author="Cees van Leeuwen" w:date="2020-01-06T16:11:00Z">
          <w:r w:rsidR="004E7CBD" w:rsidRPr="00935D6F" w:rsidDel="00EB7957">
            <w:rPr>
              <w:rStyle w:val="CommentReference"/>
              <w:color w:val="auto"/>
            </w:rPr>
            <w:commentReference w:id="784"/>
          </w:r>
        </w:del>
      </w:ins>
      <w:ins w:id="789" w:author="MohammadHossein Manuel Haqiqatkhah" w:date="2020-01-06T07:54:00Z">
        <w:del w:id="790" w:author="Cees van Leeuwen" w:date="2020-01-06T16:11:00Z">
          <w:r w:rsidR="00BB49D1" w:rsidRPr="00935D6F" w:rsidDel="00EB7957">
            <w:rPr>
              <w:lang w:bidi="fa-IR"/>
            </w:rPr>
            <w:delText xml:space="preserve">. </w:delText>
          </w:r>
        </w:del>
      </w:ins>
      <w:ins w:id="791" w:author="MohammadHossein Manuel Haqiqatkhah" w:date="2020-01-06T07:56:00Z">
        <w:del w:id="792" w:author="Cees van Leeuwen" w:date="2020-01-06T16:11:00Z">
          <w:r w:rsidR="004E7CBD" w:rsidRPr="00935D6F" w:rsidDel="00EB7957">
            <w:rPr>
              <w:lang w:bidi="fa-IR"/>
            </w:rPr>
            <w:delText>Based on these comparisons</w:delText>
          </w:r>
        </w:del>
      </w:ins>
      <w:ins w:id="793" w:author="MohammadHossein Manuel Haqiqatkhah" w:date="2020-01-06T07:58:00Z">
        <w:del w:id="794" w:author="Cees van Leeuwen" w:date="2020-01-06T16:11:00Z">
          <w:r w:rsidR="00EE379D" w:rsidRPr="00935D6F" w:rsidDel="00EB7957">
            <w:rPr>
              <w:lang w:bidi="fa-IR"/>
            </w:rPr>
            <w:delText>, w</w:delText>
          </w:r>
        </w:del>
      </w:ins>
      <w:ins w:id="795" w:author="Cees van Leeuwen" w:date="2020-01-06T16:11:00Z">
        <w:r w:rsidR="00EB7957">
          <w:rPr>
            <w:lang w:bidi="fa-IR"/>
          </w:rPr>
          <w:t>W</w:t>
        </w:r>
      </w:ins>
      <w:ins w:id="796" w:author="MohammadHossein Manuel Haqiqatkhah" w:date="2020-01-06T07:58:00Z">
        <w:r w:rsidR="00EE379D" w:rsidRPr="00935D6F">
          <w:rPr>
            <w:lang w:bidi="fa-IR"/>
          </w:rPr>
          <w:t xml:space="preserve">e quantified </w:t>
        </w:r>
      </w:ins>
      <w:ins w:id="797" w:author="Cees van Leeuwen" w:date="2020-01-06T16:11:00Z">
        <w:r w:rsidR="00EB7957">
          <w:rPr>
            <w:lang w:bidi="fa-IR"/>
          </w:rPr>
          <w:t xml:space="preserve">the </w:t>
        </w:r>
      </w:ins>
      <w:ins w:id="798" w:author="MohammadHossein Manuel Haqiqatkhah" w:date="2020-01-06T07:58:00Z">
        <w:r w:rsidR="00EE379D" w:rsidRPr="00935D6F">
          <w:rPr>
            <w:lang w:bidi="fa-IR"/>
          </w:rPr>
          <w:t xml:space="preserve">within- and between-family contrasts, and defined a measure of </w:t>
        </w:r>
      </w:ins>
      <w:ins w:id="799" w:author="MohammadHossein Manuel Haqiqatkhah" w:date="2020-01-06T07:59:00Z">
        <w:r w:rsidR="005026C6" w:rsidRPr="00935D6F">
          <w:rPr>
            <w:lang w:bidi="fa-IR"/>
          </w:rPr>
          <w:t xml:space="preserve">family </w:t>
        </w:r>
      </w:ins>
      <w:ins w:id="800" w:author="MohammadHossein Manuel Haqiqatkhah" w:date="2020-01-06T07:58:00Z">
        <w:r w:rsidR="00EE379D" w:rsidRPr="00935D6F">
          <w:rPr>
            <w:lang w:bidi="fa-IR"/>
          </w:rPr>
          <w:t>differentiation</w:t>
        </w:r>
      </w:ins>
      <w:ins w:id="801" w:author="Cees van Leeuwen" w:date="2020-01-06T16:11:00Z">
        <w:r w:rsidR="00EB7957">
          <w:rPr>
            <w:lang w:bidi="fa-IR"/>
          </w:rPr>
          <w:t>, in</w:t>
        </w:r>
      </w:ins>
      <w:ins w:id="802" w:author="Cees van Leeuwen" w:date="2020-01-06T16:12:00Z">
        <w:r w:rsidR="00EB7957">
          <w:rPr>
            <w:lang w:bidi="fa-IR"/>
          </w:rPr>
          <w:t xml:space="preserve"> order</w:t>
        </w:r>
      </w:ins>
      <w:ins w:id="803" w:author="MohammadHossein Manuel Haqiqatkhah" w:date="2020-01-06T07:59:00Z">
        <w:r w:rsidR="005026C6" w:rsidRPr="00935D6F">
          <w:rPr>
            <w:lang w:bidi="fa-IR"/>
          </w:rPr>
          <w:t xml:space="preserve"> to </w:t>
        </w:r>
      </w:ins>
      <w:ins w:id="804" w:author="MohammadHossein Manuel Haqiqatkhah" w:date="2020-01-06T08:00:00Z">
        <w:r w:rsidR="00577433" w:rsidRPr="00935D6F">
          <w:rPr>
            <w:lang w:bidi="fa-IR"/>
          </w:rPr>
          <w:t>score</w:t>
        </w:r>
      </w:ins>
      <w:ins w:id="805" w:author="MohammadHossein Manuel Haqiqatkhah" w:date="2020-01-06T08:39:00Z">
        <w:r w:rsidR="00EB5362" w:rsidRPr="00935D6F">
          <w:rPr>
            <w:lang w:bidi="fa-IR"/>
          </w:rPr>
          <w:t>,</w:t>
        </w:r>
      </w:ins>
      <w:ins w:id="806" w:author="MohammadHossein Manuel Haqiqatkhah" w:date="2020-01-06T08:00:00Z">
        <w:r w:rsidR="00577433" w:rsidRPr="00935D6F">
          <w:rPr>
            <w:lang w:bidi="fa-IR"/>
          </w:rPr>
          <w:t xml:space="preserve"> </w:t>
        </w:r>
      </w:ins>
      <w:ins w:id="807" w:author="MohammadHossein Manuel Haqiqatkhah" w:date="2020-01-06T08:01:00Z">
        <w:r w:rsidR="00F46E87" w:rsidRPr="00935D6F">
          <w:rPr>
            <w:lang w:bidi="fa-IR"/>
          </w:rPr>
          <w:t>on average</w:t>
        </w:r>
      </w:ins>
      <w:ins w:id="808" w:author="MohammadHossein Manuel Haqiqatkhah" w:date="2020-01-06T08:39:00Z">
        <w:r w:rsidR="00EB5362" w:rsidRPr="00935D6F">
          <w:rPr>
            <w:lang w:bidi="fa-IR"/>
          </w:rPr>
          <w:t>,</w:t>
        </w:r>
      </w:ins>
      <w:ins w:id="809" w:author="MohammadHossein Manuel Haqiqatkhah" w:date="2020-01-06T08:01:00Z">
        <w:r w:rsidR="00F46E87" w:rsidRPr="00935D6F">
          <w:rPr>
            <w:lang w:bidi="fa-IR"/>
          </w:rPr>
          <w:t xml:space="preserve"> how well models belonging to one family distinguish from others.</w:t>
        </w:r>
      </w:ins>
    </w:p>
    <w:p w:rsidR="00F46E87" w:rsidRDefault="00F46E87" w:rsidP="00CA7C4B">
      <w:pPr>
        <w:rPr>
          <w:ins w:id="810" w:author="MohammadHossein Manuel Haqiqatkhah" w:date="2020-01-06T09:14:00Z"/>
          <w:lang w:bidi="fa-IR"/>
        </w:rPr>
      </w:pPr>
      <w:ins w:id="811" w:author="MohammadHossein Manuel Haqiqatkhah" w:date="2020-01-06T08:02:00Z">
        <w:r w:rsidRPr="00935D6F">
          <w:rPr>
            <w:lang w:bidi="fa-IR"/>
          </w:rPr>
          <w:t xml:space="preserve">We found that </w:t>
        </w:r>
      </w:ins>
      <w:ins w:id="812" w:author="MohammadHossein Manuel Haqiqatkhah" w:date="2020-01-06T08:46:00Z">
        <w:r w:rsidR="000750EB" w:rsidRPr="00935D6F">
          <w:rPr>
            <w:lang w:bidi="fa-IR"/>
          </w:rPr>
          <w:t xml:space="preserve">the </w:t>
        </w:r>
      </w:ins>
      <w:ins w:id="813" w:author="MohammadHossein Manuel Haqiqatkhah" w:date="2020-01-06T08:51:00Z">
        <w:r w:rsidR="000750EB" w:rsidRPr="00935D6F">
          <w:rPr>
            <w:lang w:bidi="fa-IR"/>
          </w:rPr>
          <w:t xml:space="preserve">baseline family and </w:t>
        </w:r>
      </w:ins>
      <w:ins w:id="814" w:author="MohammadHossein Manuel Haqiqatkhah" w:date="2020-01-06T08:53:00Z">
        <w:r w:rsidR="000750EB" w:rsidRPr="00935D6F">
          <w:rPr>
            <w:lang w:bidi="fa-IR"/>
          </w:rPr>
          <w:t>families</w:t>
        </w:r>
      </w:ins>
      <w:ins w:id="815" w:author="MohammadHossein Manuel Haqiqatkhah" w:date="2020-01-06T08:51:00Z">
        <w:r w:rsidR="000750EB" w:rsidRPr="00935D6F">
          <w:rPr>
            <w:lang w:bidi="fa-IR"/>
          </w:rPr>
          <w:t xml:space="preserve"> </w:t>
        </w:r>
      </w:ins>
      <w:ins w:id="816" w:author="MohammadHossein Manuel Haqiqatkhah" w:date="2020-01-06T08:52:00Z">
        <w:r w:rsidR="000750EB" w:rsidRPr="00935D6F">
          <w:rPr>
            <w:lang w:bidi="fa-IR"/>
          </w:rPr>
          <w:t xml:space="preserve">with </w:t>
        </w:r>
      </w:ins>
      <w:ins w:id="817" w:author="MohammadHossein Manuel Haqiqatkhah" w:date="2020-01-06T08:55:00Z">
        <w:r w:rsidR="000750EB">
          <w:rPr>
            <w:lang w:bidi="fa-IR"/>
          </w:rPr>
          <w:t xml:space="preserve">increased </w:t>
        </w:r>
      </w:ins>
      <w:ins w:id="818" w:author="MohammadHossein Manuel Haqiqatkhah" w:date="2020-01-06T08:52:00Z">
        <w:r w:rsidR="000750EB" w:rsidRPr="00935D6F">
          <w:rPr>
            <w:lang w:bidi="fa-IR"/>
          </w:rPr>
          <w:t>coupling strength</w:t>
        </w:r>
      </w:ins>
      <w:ins w:id="819" w:author="MohammadHossein Manuel Haqiqatkhah" w:date="2020-01-06T08:54:00Z">
        <w:r w:rsidR="000750EB" w:rsidRPr="00935D6F">
          <w:rPr>
            <w:lang w:bidi="fa-IR"/>
          </w:rPr>
          <w:t>s</w:t>
        </w:r>
      </w:ins>
      <w:ins w:id="820" w:author="MohammadHossein Manuel Haqiqatkhah" w:date="2020-01-06T08:52:00Z">
        <w:r w:rsidR="000750EB" w:rsidRPr="00935D6F">
          <w:rPr>
            <w:lang w:bidi="fa-IR"/>
          </w:rPr>
          <w:t xml:space="preserve"> </w:t>
        </w:r>
      </w:ins>
      <w:ins w:id="821" w:author="MohammadHossein Manuel Haqiqatkhah" w:date="2020-01-06T08:53:00Z">
        <w:r w:rsidR="000750EB" w:rsidRPr="00935D6F">
          <w:rPr>
            <w:lang w:bidi="fa-IR"/>
          </w:rPr>
          <w:t xml:space="preserve">or </w:t>
        </w:r>
      </w:ins>
      <w:ins w:id="822" w:author="MohammadHossein Manuel Haqiqatkhah" w:date="2020-01-06T08:55:00Z">
        <w:r w:rsidR="000750EB">
          <w:rPr>
            <w:lang w:bidi="fa-IR"/>
          </w:rPr>
          <w:t>decreased</w:t>
        </w:r>
      </w:ins>
      <w:ins w:id="823" w:author="MohammadHossein Manuel Haqiqatkhah" w:date="2020-01-06T08:54:00Z">
        <w:r w:rsidR="000750EB" w:rsidRPr="00935D6F">
          <w:rPr>
            <w:lang w:bidi="fa-IR"/>
          </w:rPr>
          <w:t xml:space="preserve"> </w:t>
        </w:r>
      </w:ins>
      <w:ins w:id="824" w:author="MohammadHossein Manuel Haqiqatkhah" w:date="2020-01-06T08:53:00Z">
        <w:r w:rsidR="000750EB" w:rsidRPr="00935D6F">
          <w:rPr>
            <w:lang w:bidi="fa-IR"/>
          </w:rPr>
          <w:t>turbulence parameter</w:t>
        </w:r>
      </w:ins>
      <w:ins w:id="825" w:author="MohammadHossein Manuel Haqiqatkhah" w:date="2020-01-06T09:00:00Z">
        <w:r w:rsidR="00AE6A22">
          <w:rPr>
            <w:lang w:bidi="fa-IR"/>
          </w:rPr>
          <w:t xml:space="preserve"> (respectively, BL, OC, and UT)</w:t>
        </w:r>
      </w:ins>
      <w:ins w:id="826" w:author="MohammadHossein Manuel Haqiqatkhah" w:date="2020-01-06T08:53:00Z">
        <w:r w:rsidR="000750EB" w:rsidRPr="00935D6F">
          <w:rPr>
            <w:lang w:bidi="fa-IR"/>
          </w:rPr>
          <w:t xml:space="preserve"> differentiate themselves most from other families</w:t>
        </w:r>
      </w:ins>
      <w:ins w:id="827" w:author="MohammadHossein Manuel Haqiqatkhah" w:date="2020-01-06T08:55:00Z">
        <w:r w:rsidR="000750EB">
          <w:rPr>
            <w:lang w:bidi="fa-IR"/>
          </w:rPr>
          <w:t xml:space="preserve">, both in anatomical and functional </w:t>
        </w:r>
        <w:proofErr w:type="spellStart"/>
        <w:r w:rsidR="000750EB">
          <w:rPr>
            <w:lang w:bidi="fa-IR"/>
          </w:rPr>
          <w:t>connectivities</w:t>
        </w:r>
        <w:proofErr w:type="spellEnd"/>
        <w:r w:rsidR="000750EB">
          <w:rPr>
            <w:lang w:bidi="fa-IR"/>
          </w:rPr>
          <w:t>.</w:t>
        </w:r>
      </w:ins>
      <w:ins w:id="828" w:author="MohammadHossein Manuel Haqiqatkhah" w:date="2020-01-06T09:01:00Z">
        <w:r w:rsidR="00AE6A22">
          <w:rPr>
            <w:lang w:bidi="fa-IR"/>
          </w:rPr>
          <w:t xml:space="preserve"> The differentiation score is for </w:t>
        </w:r>
      </w:ins>
      <w:ins w:id="829" w:author="MohammadHossein Manuel Haqiqatkhah" w:date="2020-01-06T09:02:00Z">
        <w:r w:rsidR="00AE6A22">
          <w:rPr>
            <w:lang w:bidi="fa-IR"/>
          </w:rPr>
          <w:t>the anatomical</w:t>
        </w:r>
      </w:ins>
      <w:ins w:id="830" w:author="MohammadHossein Manuel Haqiqatkhah" w:date="2020-01-06T09:07:00Z">
        <w:r w:rsidR="00935D6F">
          <w:rPr>
            <w:lang w:bidi="fa-IR"/>
          </w:rPr>
          <w:t xml:space="preserve"> connectivity of the</w:t>
        </w:r>
      </w:ins>
      <w:ins w:id="831" w:author="MohammadHossein Manuel Haqiqatkhah" w:date="2020-01-06T09:02:00Z">
        <w:r w:rsidR="00AE6A22">
          <w:rPr>
            <w:lang w:bidi="fa-IR"/>
          </w:rPr>
          <w:t xml:space="preserve"> </w:t>
        </w:r>
      </w:ins>
      <w:ins w:id="832" w:author="MohammadHossein Manuel Haqiqatkhah" w:date="2020-01-06T09:01:00Z">
        <w:r w:rsidR="00AE6A22">
          <w:rPr>
            <w:lang w:bidi="fa-IR"/>
          </w:rPr>
          <w:t>OC family. Moreover, we o</w:t>
        </w:r>
        <w:r w:rsidR="00935D6F">
          <w:rPr>
            <w:lang w:bidi="fa-IR"/>
          </w:rPr>
          <w:t xml:space="preserve">bserve rather high </w:t>
        </w:r>
      </w:ins>
      <w:ins w:id="833" w:author="MohammadHossein Manuel Haqiqatkhah" w:date="2020-01-06T09:07:00Z">
        <w:r w:rsidR="00935D6F">
          <w:rPr>
            <w:lang w:bidi="fa-IR"/>
          </w:rPr>
          <w:t xml:space="preserve">resemblance between </w:t>
        </w:r>
      </w:ins>
      <w:ins w:id="834" w:author="MohammadHossein Manuel Haqiqatkhah" w:date="2020-01-06T09:08:00Z">
        <w:r w:rsidR="00935D6F">
          <w:rPr>
            <w:lang w:bidi="fa-IR"/>
          </w:rPr>
          <w:t xml:space="preserve">OC and UT for both anatomical and functional </w:t>
        </w:r>
        <w:proofErr w:type="spellStart"/>
        <w:r w:rsidR="00935D6F">
          <w:rPr>
            <w:lang w:bidi="fa-IR"/>
          </w:rPr>
          <w:t>connectivities</w:t>
        </w:r>
        <w:proofErr w:type="spellEnd"/>
        <w:r w:rsidR="00935D6F">
          <w:rPr>
            <w:lang w:bidi="fa-IR"/>
          </w:rPr>
          <w:t xml:space="preserve">. </w:t>
        </w:r>
      </w:ins>
      <w:ins w:id="835" w:author="MohammadHossein Manuel Haqiqatkhah" w:date="2020-01-06T09:09:00Z">
        <w:r w:rsidR="00935D6F">
          <w:rPr>
            <w:lang w:bidi="fa-IR"/>
          </w:rPr>
          <w:t xml:space="preserve">Based on HHG test, there is </w:t>
        </w:r>
      </w:ins>
      <w:ins w:id="836" w:author="MohammadHossein Manuel Haqiqatkhah" w:date="2020-01-06T09:10:00Z">
        <w:r w:rsidR="00935D6F">
          <w:rPr>
            <w:lang w:bidi="fa-IR"/>
          </w:rPr>
          <w:t>strong</w:t>
        </w:r>
      </w:ins>
      <w:ins w:id="837" w:author="MohammadHossein Manuel Haqiqatkhah" w:date="2020-01-06T09:09:00Z">
        <w:r w:rsidR="00935D6F">
          <w:rPr>
            <w:lang w:bidi="fa-IR"/>
          </w:rPr>
          <w:t xml:space="preserve"> evidence (p = 0.02) </w:t>
        </w:r>
      </w:ins>
      <w:ins w:id="838" w:author="MohammadHossein Manuel Haqiqatkhah" w:date="2020-01-06T09:10:00Z">
        <w:r w:rsidR="00935D6F">
          <w:rPr>
            <w:lang w:bidi="fa-IR"/>
          </w:rPr>
          <w:t xml:space="preserve">for distributional dependence between </w:t>
        </w:r>
      </w:ins>
      <w:ins w:id="839" w:author="MohammadHossein Manuel Haqiqatkhah" w:date="2020-01-06T09:09:00Z">
        <w:r w:rsidR="00935D6F">
          <w:rPr>
            <w:lang w:bidi="fa-IR"/>
          </w:rPr>
          <w:t xml:space="preserve">anatomical networks of </w:t>
        </w:r>
      </w:ins>
      <w:ins w:id="840" w:author="MohammadHossein Manuel Haqiqatkhah" w:date="2020-01-06T09:10:00Z">
        <w:r w:rsidR="00935D6F">
          <w:rPr>
            <w:lang w:bidi="fa-IR"/>
          </w:rPr>
          <w:t xml:space="preserve">OC and UT. This means that </w:t>
        </w:r>
      </w:ins>
      <w:ins w:id="841" w:author="MohammadHossein Manuel Haqiqatkhah" w:date="2020-01-06T09:11:00Z">
        <w:r w:rsidR="008431EA">
          <w:rPr>
            <w:lang w:bidi="fa-IR"/>
          </w:rPr>
          <w:t xml:space="preserve">elevated coupling strength </w:t>
        </w:r>
      </w:ins>
      <w:ins w:id="842" w:author="MohammadHossein Manuel Haqiqatkhah" w:date="2020-01-06T09:13:00Z">
        <w:r w:rsidR="008431EA">
          <w:rPr>
            <w:lang w:bidi="fa-IR"/>
          </w:rPr>
          <w:t xml:space="preserve">and reduced turbulence have </w:t>
        </w:r>
      </w:ins>
      <w:ins w:id="843" w:author="MohammadHossein Manuel Haqiqatkhah" w:date="2020-01-06T09:12:00Z">
        <w:del w:id="844" w:author="Cees van Leeuwen" w:date="2020-01-06T16:14:00Z">
          <w:r w:rsidR="008431EA" w:rsidDel="00EB7957">
            <w:rPr>
              <w:lang w:bidi="fa-IR"/>
            </w:rPr>
            <w:delText xml:space="preserve">somewhat </w:delText>
          </w:r>
        </w:del>
        <w:r w:rsidR="008431EA">
          <w:rPr>
            <w:lang w:bidi="fa-IR"/>
          </w:rPr>
          <w:t>similar effect on the structure and activation</w:t>
        </w:r>
      </w:ins>
      <w:ins w:id="845" w:author="MohammadHossein Manuel Haqiqatkhah" w:date="2020-01-06T09:13:00Z">
        <w:r w:rsidR="008431EA">
          <w:rPr>
            <w:lang w:bidi="fa-IR"/>
          </w:rPr>
          <w:t>s of logistic maps.</w:t>
        </w:r>
      </w:ins>
    </w:p>
    <w:p w:rsidR="004A5531" w:rsidRDefault="00FA00DA" w:rsidP="00F6498A">
      <w:pPr>
        <w:rPr>
          <w:ins w:id="846" w:author="Cees van Leeuwen" w:date="2020-01-06T16:18:00Z"/>
          <w:lang w:bidi="fa-IR"/>
        </w:rPr>
      </w:pPr>
      <w:ins w:id="847" w:author="MohammadHossein Manuel Haqiqatkhah" w:date="2020-01-06T09:14:00Z">
        <w:r>
          <w:rPr>
            <w:lang w:bidi="fa-IR"/>
          </w:rPr>
          <w:t>Altogether,</w:t>
        </w:r>
      </w:ins>
      <w:ins w:id="848" w:author="MohammadHossein Manuel Haqiqatkhah" w:date="2020-01-06T09:15:00Z">
        <w:r>
          <w:rPr>
            <w:lang w:bidi="fa-IR"/>
          </w:rPr>
          <w:t xml:space="preserve"> perturbation to the parameters </w:t>
        </w:r>
      </w:ins>
      <w:ins w:id="849" w:author="MohammadHossein Manuel Haqiqatkhah" w:date="2020-01-06T09:16:00Z">
        <w:r>
          <w:rPr>
            <w:lang w:bidi="fa-IR"/>
          </w:rPr>
          <w:t>of coupled logistic maps yields structural and functional differences</w:t>
        </w:r>
        <w:r w:rsidR="008F07D8">
          <w:rPr>
            <w:lang w:bidi="fa-IR"/>
          </w:rPr>
          <w:t xml:space="preserve"> that are essential for </w:t>
        </w:r>
      </w:ins>
      <w:ins w:id="850" w:author="MohammadHossein Manuel Haqiqatkhah" w:date="2020-01-06T09:17:00Z">
        <w:r w:rsidR="008F07D8">
          <w:rPr>
            <w:lang w:bidi="fa-IR"/>
          </w:rPr>
          <w:t xml:space="preserve">implementing cognitive functions in evolving networks. </w:t>
        </w:r>
      </w:ins>
      <w:ins w:id="851" w:author="MohammadHossein Manuel Haqiqatkhah" w:date="2020-01-06T09:24:00Z">
        <w:r w:rsidR="00C80009">
          <w:rPr>
            <w:lang w:bidi="fa-IR"/>
          </w:rPr>
          <w:t xml:space="preserve">Moreover, the perturbations </w:t>
        </w:r>
        <w:r w:rsidR="008E5063">
          <w:rPr>
            <w:lang w:bidi="fa-IR"/>
          </w:rPr>
          <w:t xml:space="preserve">lead to </w:t>
        </w:r>
      </w:ins>
      <w:ins w:id="852" w:author="MohammadHossein Manuel Haqiqatkhah" w:date="2020-01-06T09:25:00Z">
        <w:r w:rsidR="008E5063">
          <w:rPr>
            <w:lang w:bidi="fa-IR"/>
          </w:rPr>
          <w:t xml:space="preserve">differentiations between </w:t>
        </w:r>
      </w:ins>
      <w:ins w:id="853" w:author="MohammadHossein Manuel Haqiqatkhah" w:date="2020-01-06T09:24:00Z">
        <w:r w:rsidR="008E5063">
          <w:rPr>
            <w:lang w:bidi="fa-IR"/>
          </w:rPr>
          <w:t xml:space="preserve">structural and functional </w:t>
        </w:r>
      </w:ins>
      <w:ins w:id="854" w:author="MohammadHossein Manuel Haqiqatkhah" w:date="2020-01-06T09:25:00Z">
        <w:r w:rsidR="008E5063">
          <w:rPr>
            <w:lang w:bidi="fa-IR"/>
          </w:rPr>
          <w:t xml:space="preserve">networks. </w:t>
        </w:r>
      </w:ins>
      <w:commentRangeStart w:id="855"/>
      <w:ins w:id="856" w:author="MohammadHossein Manuel Haqiqatkhah" w:date="2020-01-06T09:26:00Z">
        <w:r w:rsidR="00F90C97">
          <w:rPr>
            <w:lang w:bidi="fa-IR"/>
          </w:rPr>
          <w:t xml:space="preserve">From </w:t>
        </w:r>
        <w:del w:id="857" w:author="Cees van Leeuwen" w:date="2020-01-06T16:15:00Z">
          <w:r w:rsidR="00F90C97" w:rsidDel="00EB7957">
            <w:rPr>
              <w:lang w:bidi="fa-IR"/>
            </w:rPr>
            <w:delText>another</w:delText>
          </w:r>
        </w:del>
      </w:ins>
      <w:ins w:id="858" w:author="Cees van Leeuwen" w:date="2020-01-06T16:15:00Z">
        <w:r w:rsidR="00EB7957">
          <w:rPr>
            <w:lang w:bidi="fa-IR"/>
          </w:rPr>
          <w:t>a cognitive neuroscience</w:t>
        </w:r>
      </w:ins>
      <w:ins w:id="859" w:author="MohammadHossein Manuel Haqiqatkhah" w:date="2020-01-06T09:26:00Z">
        <w:r w:rsidR="00F90C97">
          <w:rPr>
            <w:lang w:bidi="fa-IR"/>
          </w:rPr>
          <w:t xml:space="preserve"> perspective, this implies that </w:t>
        </w:r>
      </w:ins>
      <w:ins w:id="860" w:author="MohammadHossein Manuel Haqiqatkhah" w:date="2020-01-06T09:27:00Z">
        <w:r w:rsidR="001B7454">
          <w:rPr>
            <w:lang w:bidi="fa-IR"/>
          </w:rPr>
          <w:t>functional and structural differentiation can be used to identify functional components in a network</w:t>
        </w:r>
      </w:ins>
      <w:commentRangeEnd w:id="855"/>
      <w:ins w:id="861" w:author="MohammadHossein Manuel Haqiqatkhah" w:date="2020-01-06T09:28:00Z">
        <w:r w:rsidR="001B7454">
          <w:rPr>
            <w:rStyle w:val="CommentReference"/>
          </w:rPr>
          <w:commentReference w:id="855"/>
        </w:r>
      </w:ins>
      <w:ins w:id="862" w:author="MohammadHossein Manuel Haqiqatkhah" w:date="2020-01-06T09:30:00Z">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ins>
      <w:ins w:id="863" w:author="MohammadHossein Manuel Haqiqatkhah" w:date="2020-01-06T09:27:00Z">
        <w:r w:rsidR="001B7454">
          <w:rPr>
            <w:lang w:bidi="fa-IR"/>
          </w:rPr>
          <w:t>.</w:t>
        </w:r>
      </w:ins>
      <w:ins w:id="864" w:author="MohammadHossein Manuel Haqiqatkhah" w:date="2020-01-06T09:22:00Z">
        <w:r w:rsidR="003E3613">
          <w:rPr>
            <w:lang w:bidi="fa-IR"/>
          </w:rPr>
          <w:t xml:space="preserve"> </w:t>
        </w:r>
      </w:ins>
      <w:moveFromRangeStart w:id="865" w:author="Cees van Leeuwen" w:date="2020-01-06T16:16:00Z" w:name="move29219801"/>
      <w:moveFrom w:id="866" w:author="Cees van Leeuwen" w:date="2020-01-06T16:16:00Z">
        <w:ins w:id="867" w:author="MohammadHossein Manuel Haqiqatkhah" w:date="2020-01-06T09:17:00Z">
          <w:r w:rsidR="008F07D8" w:rsidDel="00EB7957">
            <w:rPr>
              <w:lang w:bidi="fa-IR"/>
            </w:rPr>
            <w:t xml:space="preserve">At the </w:t>
          </w:r>
        </w:ins>
        <w:ins w:id="868" w:author="MohammadHossein Manuel Haqiqatkhah" w:date="2020-01-06T09:21:00Z">
          <w:r w:rsidR="005D319B" w:rsidDel="00EB7957">
            <w:rPr>
              <w:lang w:bidi="fa-IR"/>
            </w:rPr>
            <w:t>s</w:t>
          </w:r>
        </w:ins>
        <w:ins w:id="869" w:author="MohammadHossein Manuel Haqiqatkhah" w:date="2020-01-06T09:17:00Z">
          <w:r w:rsidR="008F07D8" w:rsidDel="00EB7957">
            <w:rPr>
              <w:lang w:bidi="fa-IR"/>
            </w:rPr>
            <w:t>ame time,</w:t>
          </w:r>
        </w:ins>
        <w:ins w:id="870" w:author="MohammadHossein Manuel Haqiqatkhah" w:date="2020-01-06T09:14:00Z">
          <w:r w:rsidDel="00EB7957">
            <w:rPr>
              <w:lang w:bidi="fa-IR"/>
            </w:rPr>
            <w:t xml:space="preserve"> </w:t>
          </w:r>
        </w:ins>
        <w:ins w:id="871" w:author="MohammadHossein Manuel Haqiqatkhah" w:date="2020-01-06T09:15:00Z">
          <w:r w:rsidDel="00EB7957">
            <w:rPr>
              <w:lang w:bidi="fa-IR"/>
            </w:rPr>
            <w:t>adaptive rewiring is</w:t>
          </w:r>
        </w:ins>
        <w:ins w:id="872" w:author="MohammadHossein Manuel Haqiqatkhah" w:date="2020-01-06T09:17:00Z">
          <w:r w:rsidR="008F07D8" w:rsidDel="00EB7957">
            <w:rPr>
              <w:lang w:bidi="fa-IR"/>
            </w:rPr>
            <w:t xml:space="preserve"> robust against such perturbations</w:t>
          </w:r>
        </w:ins>
        <w:ins w:id="873" w:author="MohammadHossein Manuel Haqiqatkhah" w:date="2020-01-06T09:18:00Z">
          <w:r w:rsidR="008F07D8" w:rsidDel="00EB7957">
            <w:rPr>
              <w:lang w:bidi="fa-IR"/>
            </w:rPr>
            <w:t xml:space="preserve"> as such it succeeds in optimizing networks for </w:t>
          </w:r>
        </w:ins>
        <w:ins w:id="874" w:author="MohammadHossein Manuel Haqiqatkhah" w:date="2020-01-06T09:19:00Z">
          <w:r w:rsidR="00CA7C4B" w:rsidDel="00EB7957">
            <w:rPr>
              <w:lang w:bidi="fa-IR"/>
            </w:rPr>
            <w:t>better modularity, clustering, and small-worldness.</w:t>
          </w:r>
        </w:ins>
        <w:ins w:id="875" w:author="MohammadHossein Manuel Haqiqatkhah" w:date="2020-01-06T09:30:00Z">
          <w:r w:rsidR="00BC1BE0" w:rsidDel="00EB7957">
            <w:rPr>
              <w:lang w:bidi="fa-IR"/>
            </w:rPr>
            <w:t xml:space="preserve"> </w:t>
          </w:r>
          <w:commentRangeStart w:id="876"/>
          <w:r w:rsidR="00BC1BE0" w:rsidDel="00EB7957">
            <w:rPr>
              <w:lang w:bidi="fa-IR"/>
            </w:rPr>
            <w:t xml:space="preserve">This </w:t>
          </w:r>
        </w:ins>
        <w:ins w:id="877" w:author="MohammadHossein Manuel Haqiqatkhah" w:date="2020-01-06T09:31:00Z">
          <w:r w:rsidR="00BC1BE0" w:rsidDel="00EB7957">
            <w:rPr>
              <w:lang w:bidi="fa-IR"/>
            </w:rPr>
            <w:t>can be seen as added evidence favoring the role of synchrony in plasticity.</w:t>
          </w:r>
          <w:commentRangeEnd w:id="876"/>
          <w:r w:rsidR="00BC1BE0" w:rsidDel="00EB7957">
            <w:rPr>
              <w:rStyle w:val="CommentReference"/>
            </w:rPr>
            <w:commentReference w:id="876"/>
          </w:r>
        </w:ins>
      </w:moveFrom>
      <w:moveFromRangeEnd w:id="865"/>
      <w:ins w:id="878" w:author="Cees van Leeuwen" w:date="2020-01-06T16:18:00Z">
        <w:r w:rsidR="004A5531" w:rsidRPr="004A5531">
          <w:rPr>
            <w:lang w:bidi="fa-IR"/>
          </w:rPr>
          <w:t xml:space="preserve"> </w:t>
        </w:r>
      </w:ins>
    </w:p>
    <w:p w:rsidR="008431EA" w:rsidRPr="00935D6F" w:rsidRDefault="004A5531" w:rsidP="00F6498A">
      <w:pPr>
        <w:rPr>
          <w:ins w:id="879" w:author="MohammadHossein Manuel Haqiqatkhah" w:date="2020-01-06T07:30:00Z"/>
          <w:lang w:bidi="fa-IR"/>
        </w:rPr>
      </w:pPr>
      <w:ins w:id="880" w:author="Cees van Leeuwen" w:date="2020-01-06T16:18:00Z">
        <w:r>
          <w:rPr>
            <w:lang w:bidi="fa-IR"/>
          </w:rPr>
          <w:t xml:space="preserve">In combination with the robustness of the </w:t>
        </w:r>
        <w:proofErr w:type="spellStart"/>
        <w:r>
          <w:rPr>
            <w:lang w:bidi="fa-IR"/>
          </w:rPr>
          <w:t>mo</w:t>
        </w:r>
      </w:ins>
      <w:ins w:id="881" w:author="Cees van Leeuwen" w:date="2020-01-06T16:19:00Z">
        <w:r>
          <w:rPr>
            <w:lang w:bidi="fa-IR"/>
          </w:rPr>
          <w:t xml:space="preserve">del </w:t>
        </w:r>
      </w:ins>
      <w:ins w:id="882" w:author="Cees van Leeuwen" w:date="2020-01-06T16:18:00Z">
        <w:r>
          <w:rPr>
            <w:lang w:bidi="fa-IR"/>
          </w:rPr>
          <w:t>s</w:t>
        </w:r>
        <w:proofErr w:type="spellEnd"/>
        <w:r>
          <w:rPr>
            <w:lang w:bidi="fa-IR"/>
          </w:rPr>
          <w:t xml:space="preserve"> such it succeeds in optimizing networks for </w:t>
        </w:r>
        <w:r>
          <w:rPr>
            <w:lang w:bidi="fa-IR"/>
          </w:rPr>
          <w:t>better modularity, clustering, and small-</w:t>
        </w:r>
        <w:proofErr w:type="spellStart"/>
        <w:r>
          <w:rPr>
            <w:lang w:bidi="fa-IR"/>
          </w:rPr>
          <w:t>worldness</w:t>
        </w:r>
        <w:proofErr w:type="spellEnd"/>
        <w:r>
          <w:rPr>
            <w:lang w:bidi="fa-IR"/>
          </w:rPr>
          <w:t>.</w:t>
        </w:r>
        <w:r>
          <w:rPr>
            <w:lang w:bidi="fa-IR"/>
          </w:rPr>
          <w:t xml:space="preserve"> </w:t>
        </w:r>
        <w:commentRangeStart w:id="883"/>
        <w:r>
          <w:rPr>
            <w:lang w:bidi="fa-IR"/>
          </w:rPr>
          <w:t xml:space="preserve">This </w:t>
        </w:r>
        <w:r>
          <w:rPr>
            <w:lang w:bidi="fa-IR"/>
          </w:rPr>
          <w:t>can be seen as added evidence favoring the role of synchrony in plasticity.</w:t>
        </w:r>
        <w:commentRangeEnd w:id="883"/>
        <w:r>
          <w:rPr>
            <w:rStyle w:val="CommentReference"/>
          </w:rPr>
          <w:commentReference w:id="883"/>
        </w:r>
      </w:ins>
    </w:p>
    <w:p w:rsidR="00A85441" w:rsidRDefault="00A85441">
      <w:pPr>
        <w:pStyle w:val="Heading1"/>
        <w:rPr>
          <w:ins w:id="884" w:author="MohammadHossein Manuel Haqiqatkhah" w:date="2020-01-06T09:38:00Z"/>
          <w:lang w:bidi="fa-IR"/>
        </w:rPr>
        <w:pPrChange w:id="885" w:author="MohammadHossein Manuel Haqiqatkhah" w:date="2020-01-06T09:38:00Z">
          <w:pPr/>
        </w:pPrChange>
      </w:pPr>
      <w:ins w:id="886" w:author="MohammadHossein Manuel Haqiqatkhah" w:date="2020-01-06T09:38:00Z">
        <w:r>
          <w:rPr>
            <w:lang w:bidi="fa-IR"/>
          </w:rPr>
          <w:t>Limitations and future directions</w:t>
        </w:r>
      </w:ins>
    </w:p>
    <w:p w:rsidR="00B279B6" w:rsidRDefault="00331C70" w:rsidP="00331C70">
      <w:pPr>
        <w:rPr>
          <w:ins w:id="887" w:author="MohammadHossein Manuel Haqiqatkhah" w:date="2020-01-06T09:33:00Z"/>
          <w:lang w:bidi="fa-IR"/>
        </w:rPr>
      </w:pPr>
      <w:ins w:id="888" w:author="MohammadHossein Manuel Haqiqatkhah" w:date="2020-01-06T09:32:00Z">
        <w:r>
          <w:rPr>
            <w:lang w:bidi="fa-IR"/>
          </w:rPr>
          <w:t xml:space="preserve">Despite its novelty, this study had limitations. Most importantly </w:t>
        </w:r>
      </w:ins>
      <w:ins w:id="889" w:author="MohammadHossein Manuel Haqiqatkhah" w:date="2020-01-06T09:33:00Z">
        <w:r>
          <w:rPr>
            <w:lang w:bidi="fa-IR"/>
          </w:rPr>
          <w:t xml:space="preserve">… </w:t>
        </w:r>
      </w:ins>
    </w:p>
    <w:p w:rsidR="00A23672" w:rsidRDefault="00A23672">
      <w:pPr>
        <w:pStyle w:val="ListParagraph"/>
        <w:numPr>
          <w:ilvl w:val="0"/>
          <w:numId w:val="13"/>
        </w:numPr>
        <w:rPr>
          <w:ins w:id="890" w:author="MohammadHossein Manuel Haqiqatkhah" w:date="2020-01-06T09:36:00Z"/>
          <w:lang w:bidi="fa-IR"/>
        </w:rPr>
        <w:pPrChange w:id="891" w:author="MohammadHossein Manuel Haqiqatkhah" w:date="2020-01-06T09:33:00Z">
          <w:pPr/>
        </w:pPrChange>
      </w:pPr>
      <w:ins w:id="892" w:author="MohammadHossein Manuel Haqiqatkhah" w:date="2020-01-06T09:36:00Z">
        <w:r>
          <w:rPr>
            <w:lang w:bidi="fa-IR"/>
          </w:rPr>
          <w:t>Could have modeled more models per family</w:t>
        </w:r>
      </w:ins>
      <w:ins w:id="893" w:author="Cees van Leeuwen" w:date="2020-01-06T16:19:00Z">
        <w:r w:rsidR="004A5531">
          <w:rPr>
            <w:lang w:bidi="fa-IR"/>
          </w:rPr>
          <w:t>. No disaster, the variability within models is relatively small</w:t>
        </w:r>
      </w:ins>
    </w:p>
    <w:p w:rsidR="00331C70" w:rsidDel="004A5531" w:rsidRDefault="00331C70">
      <w:pPr>
        <w:pStyle w:val="ListParagraph"/>
        <w:numPr>
          <w:ilvl w:val="0"/>
          <w:numId w:val="13"/>
        </w:numPr>
        <w:rPr>
          <w:ins w:id="894" w:author="MohammadHossein Manuel Haqiqatkhah" w:date="2020-01-06T09:33:00Z"/>
          <w:del w:id="895" w:author="Cees van Leeuwen" w:date="2020-01-06T16:19:00Z"/>
          <w:lang w:bidi="fa-IR"/>
        </w:rPr>
        <w:pPrChange w:id="896" w:author="MohammadHossein Manuel Haqiqatkhah" w:date="2020-01-06T09:33:00Z">
          <w:pPr/>
        </w:pPrChange>
      </w:pPr>
      <w:ins w:id="897" w:author="MohammadHossein Manuel Haqiqatkhah" w:date="2020-01-06T09:33:00Z">
        <w:del w:id="898" w:author="Cees van Leeuwen" w:date="2020-01-06T16:19:00Z">
          <w:r w:rsidDel="004A5531">
            <w:rPr>
              <w:lang w:bidi="fa-IR"/>
            </w:rPr>
            <w:delText xml:space="preserve">Not combination of </w:delText>
          </w:r>
          <w:r w:rsidR="00AE12F0" w:rsidDel="004A5531">
            <w:rPr>
              <w:lang w:bidi="fa-IR"/>
            </w:rPr>
            <w:delText xml:space="preserve">simultaneous </w:delText>
          </w:r>
          <w:r w:rsidDel="004A5531">
            <w:rPr>
              <w:lang w:bidi="fa-IR"/>
            </w:rPr>
            <w:delText>perturbations</w:delText>
          </w:r>
          <w:r w:rsidR="00AE12F0" w:rsidDel="004A5531">
            <w:rPr>
              <w:lang w:bidi="fa-IR"/>
            </w:rPr>
            <w:delText xml:space="preserve"> to coupling and turbulence</w:delText>
          </w:r>
        </w:del>
      </w:ins>
    </w:p>
    <w:p w:rsidR="00AE12F0" w:rsidRDefault="00AE12F0">
      <w:pPr>
        <w:pStyle w:val="ListParagraph"/>
        <w:numPr>
          <w:ilvl w:val="0"/>
          <w:numId w:val="13"/>
        </w:numPr>
        <w:rPr>
          <w:ins w:id="899" w:author="MohammadHossein Manuel Haqiqatkhah" w:date="2020-01-06T09:37:00Z"/>
          <w:lang w:bidi="fa-IR"/>
        </w:rPr>
        <w:pPrChange w:id="900" w:author="MohammadHossein Manuel Haqiqatkhah" w:date="2020-01-06T09:37:00Z">
          <w:pPr/>
        </w:pPrChange>
      </w:pPr>
      <w:ins w:id="901" w:author="MohammadHossein Manuel Haqiqatkhah" w:date="2020-01-06T09:34:00Z">
        <w:r>
          <w:rPr>
            <w:lang w:bidi="fa-IR"/>
          </w:rPr>
          <w:t xml:space="preserve">Matrix </w:t>
        </w:r>
      </w:ins>
      <w:ins w:id="902" w:author="MohammadHossein Manuel Haqiqatkhah" w:date="2020-01-06T09:36:00Z">
        <w:r w:rsidR="00A23672">
          <w:rPr>
            <w:lang w:bidi="fa-IR"/>
          </w:rPr>
          <w:t xml:space="preserve">operations led to </w:t>
        </w:r>
        <w:r w:rsidR="00551BB3">
          <w:rPr>
            <w:lang w:bidi="fa-IR"/>
          </w:rPr>
          <w:t>functional breakdown</w:t>
        </w:r>
      </w:ins>
      <w:ins w:id="903" w:author="MohammadHossein Manuel Haqiqatkhah" w:date="2020-01-06T09:37:00Z">
        <w:r w:rsidR="00A85441">
          <w:rPr>
            <w:lang w:bidi="fa-IR"/>
          </w:rPr>
          <w:t>; perhaps another computational implementation could have prevented that?</w:t>
        </w:r>
      </w:ins>
      <w:ins w:id="904" w:author="Cees van Leeuwen" w:date="2020-01-06T16:19:00Z">
        <w:r w:rsidR="004A5531">
          <w:rPr>
            <w:lang w:bidi="fa-IR"/>
          </w:rPr>
          <w:t xml:space="preserve"> But you don’t want to continue anyw</w:t>
        </w:r>
      </w:ins>
      <w:ins w:id="905" w:author="Cees van Leeuwen" w:date="2020-01-06T16:20:00Z">
        <w:r w:rsidR="004A5531">
          <w:rPr>
            <w:lang w:bidi="fa-IR"/>
          </w:rPr>
          <w:t>ay with a model that is falling apart. Better: systematic parameter search to see in what range this could be avoided.</w:t>
        </w:r>
      </w:ins>
    </w:p>
    <w:p w:rsidR="00A85441" w:rsidRDefault="00A85441">
      <w:pPr>
        <w:pStyle w:val="ListParagraph"/>
        <w:numPr>
          <w:ilvl w:val="0"/>
          <w:numId w:val="13"/>
        </w:numPr>
        <w:rPr>
          <w:ins w:id="906" w:author="MohammadHossein Manuel Haqiqatkhah" w:date="2020-01-06T09:38:00Z"/>
          <w:lang w:bidi="fa-IR"/>
        </w:rPr>
        <w:pPrChange w:id="907" w:author="MohammadHossein Manuel Haqiqatkhah" w:date="2020-01-06T09:37:00Z">
          <w:pPr/>
        </w:pPrChange>
      </w:pPr>
      <w:ins w:id="908" w:author="MohammadHossein Manuel Haqiqatkhah" w:date="2020-01-06T09:37:00Z">
        <w:r>
          <w:rPr>
            <w:lang w:bidi="fa-IR"/>
          </w:rPr>
          <w:t>Future directions</w:t>
        </w:r>
      </w:ins>
      <w:ins w:id="909" w:author="Cees van Leeuwen" w:date="2020-01-06T16:21:00Z">
        <w:r w:rsidR="004A5531">
          <w:rPr>
            <w:lang w:bidi="fa-IR"/>
          </w:rPr>
          <w:t>: use random and patterned variations of these parameter values in large-scales systems, to implement perceptual and memory functions in a network that is simultaneously maintaining its optimal structure</w:t>
        </w:r>
      </w:ins>
      <w:ins w:id="910" w:author="Cees van Leeuwen" w:date="2020-01-06T16:22:00Z">
        <w:r w:rsidR="004A5531">
          <w:rPr>
            <w:lang w:bidi="fa-IR"/>
          </w:rPr>
          <w:t>.</w:t>
        </w:r>
      </w:ins>
    </w:p>
    <w:p w:rsidR="0001340B" w:rsidRDefault="0001340B">
      <w:pPr>
        <w:pStyle w:val="Heading1"/>
        <w:rPr>
          <w:ins w:id="911" w:author="MohammadHossein Manuel Haqiqatkhah" w:date="2020-01-06T09:45:00Z"/>
          <w:lang w:bidi="fa-IR"/>
        </w:rPr>
        <w:pPrChange w:id="912" w:author="MohammadHossein Manuel Haqiqatkhah" w:date="2020-01-06T09:39:00Z">
          <w:pPr/>
        </w:pPrChange>
      </w:pPr>
      <w:ins w:id="913" w:author="MohammadHossein Manuel Haqiqatkhah" w:date="2020-01-06T09:45:00Z">
        <w:r>
          <w:rPr>
            <w:lang w:bidi="fa-IR"/>
          </w:rPr>
          <w:t>Data and Code Availability</w:t>
        </w:r>
      </w:ins>
    </w:p>
    <w:p w:rsidR="0001340B" w:rsidRPr="0001340B" w:rsidRDefault="006D51C6">
      <w:pPr>
        <w:rPr>
          <w:ins w:id="914" w:author="MohammadHossein Manuel Haqiqatkhah" w:date="2020-01-06T09:45:00Z"/>
          <w:lang w:bidi="fa-IR"/>
        </w:rPr>
      </w:pPr>
      <w:ins w:id="915" w:author="MohammadHossein Manuel Haqiqatkhah" w:date="2020-01-06T09:48:00Z">
        <w:r>
          <w:rPr>
            <w:lang w:bidi="fa-IR"/>
          </w:rPr>
          <w:t>The reproducible</w:t>
        </w:r>
      </w:ins>
      <w:ins w:id="916" w:author="MohammadHossein Manuel Haqiqatkhah" w:date="2020-01-06T09:46:00Z">
        <w:r w:rsidR="0001340B">
          <w:rPr>
            <w:lang w:bidi="fa-IR"/>
          </w:rPr>
          <w:t xml:space="preserve"> scripts used in this study are available </w:t>
        </w:r>
      </w:ins>
      <w:ins w:id="917" w:author="MohammadHossein Manuel Haqiqatkhah" w:date="2020-01-06T09:48:00Z">
        <w:r>
          <w:rPr>
            <w:lang w:bidi="fa-IR"/>
          </w:rPr>
          <w:t xml:space="preserve">online </w:t>
        </w:r>
      </w:ins>
      <w:ins w:id="918" w:author="MohammadHossein Manuel Haqiqatkhah" w:date="2020-01-06T09:46:00Z">
        <w:r w:rsidR="0001340B">
          <w:rPr>
            <w:lang w:bidi="fa-IR"/>
          </w:rPr>
          <w:t>on the study</w:t>
        </w:r>
      </w:ins>
      <w:ins w:id="919" w:author="MohammadHossein Manuel Haqiqatkhah" w:date="2020-01-06T09:48:00Z">
        <w:r>
          <w:rPr>
            <w:lang w:bidi="fa-IR"/>
          </w:rPr>
          <w:t>'s</w:t>
        </w:r>
      </w:ins>
      <w:ins w:id="920" w:author="MohammadHossein Manuel Haqiqatkhah" w:date="2020-01-06T09:46:00Z">
        <w:r w:rsidR="0001340B">
          <w:rPr>
            <w:lang w:bidi="fa-IR"/>
          </w:rPr>
          <w:t xml:space="preserve"> repository on Open Science Framework (</w:t>
        </w:r>
        <w:r w:rsidR="0001340B" w:rsidRPr="0001340B">
          <w:rPr>
            <w:lang w:bidi="fa-IR"/>
          </w:rPr>
          <w:t>https://osf.io/625d8/</w:t>
        </w:r>
        <w:r w:rsidR="0001340B">
          <w:rPr>
            <w:lang w:bidi="fa-IR"/>
          </w:rPr>
          <w:t xml:space="preserve">). This repository also includes </w:t>
        </w:r>
      </w:ins>
      <w:ins w:id="921" w:author="MohammadHossein Manuel Haqiqatkhah" w:date="2020-01-06T09:49:00Z">
        <w:r>
          <w:rPr>
            <w:lang w:bidi="fa-IR"/>
          </w:rPr>
          <w:t xml:space="preserve">all </w:t>
        </w:r>
      </w:ins>
      <w:ins w:id="922" w:author="MohammadHossein Manuel Haqiqatkhah" w:date="2020-01-06T09:47:00Z">
        <w:r w:rsidR="0001340B">
          <w:rPr>
            <w:lang w:bidi="fa-IR"/>
          </w:rPr>
          <w:t xml:space="preserve">model files </w:t>
        </w:r>
      </w:ins>
      <w:ins w:id="923" w:author="MohammadHossein Manuel Haqiqatkhah" w:date="2020-01-06T09:49:00Z">
        <w:r>
          <w:rPr>
            <w:lang w:bidi="fa-IR"/>
          </w:rPr>
          <w:t xml:space="preserve">generated in this study and </w:t>
        </w:r>
      </w:ins>
      <w:ins w:id="924" w:author="MohammadHossein Manuel Haqiqatkhah" w:date="2020-01-06T09:47:00Z">
        <w:r>
          <w:rPr>
            <w:lang w:bidi="fa-IR"/>
          </w:rPr>
          <w:t xml:space="preserve">additional plots </w:t>
        </w:r>
      </w:ins>
      <w:ins w:id="925" w:author="MohammadHossein Manuel Haqiqatkhah" w:date="2020-01-06T09:49:00Z">
        <w:r>
          <w:rPr>
            <w:lang w:bidi="fa-IR"/>
          </w:rPr>
          <w:t>of various qualitative and quantitative network measures.</w:t>
        </w:r>
      </w:ins>
    </w:p>
    <w:p w:rsidR="00AA0B0E" w:rsidRDefault="00AA0B0E">
      <w:pPr>
        <w:pStyle w:val="Heading1"/>
        <w:rPr>
          <w:ins w:id="926" w:author="MohammadHossein Manuel Haqiqatkhah" w:date="2020-01-06T09:38:00Z"/>
          <w:lang w:bidi="fa-IR"/>
        </w:rPr>
        <w:pPrChange w:id="927" w:author="MohammadHossein Manuel Haqiqatkhah" w:date="2020-01-06T09:39:00Z">
          <w:pPr/>
        </w:pPrChange>
      </w:pPr>
      <w:commentRangeStart w:id="928"/>
      <w:ins w:id="929" w:author="MohammadHossein Manuel Haqiqatkhah" w:date="2020-01-06T09:38:00Z">
        <w:r>
          <w:rPr>
            <w:lang w:bidi="fa-IR"/>
          </w:rPr>
          <w:t>Acknowledgment</w:t>
        </w:r>
      </w:ins>
      <w:commentRangeEnd w:id="928"/>
      <w:ins w:id="930" w:author="MohammadHossein Manuel Haqiqatkhah" w:date="2020-01-06T09:50:00Z">
        <w:r w:rsidR="0072022A">
          <w:rPr>
            <w:rStyle w:val="CommentReference"/>
            <w:rFonts w:asciiTheme="minorHAnsi" w:eastAsiaTheme="minorEastAsia" w:hAnsiTheme="minorHAnsi" w:cstheme="minorBidi"/>
            <w:b w:val="0"/>
            <w:bCs w:val="0"/>
          </w:rPr>
          <w:commentReference w:id="928"/>
        </w:r>
      </w:ins>
    </w:p>
    <w:p w:rsidR="00AA0B0E" w:rsidRPr="00B279B6" w:rsidRDefault="00AA0B0E">
      <w:pPr>
        <w:ind w:left="720" w:firstLine="0"/>
        <w:rPr>
          <w:lang w:bidi="fa-IR"/>
        </w:rPr>
        <w:pPrChange w:id="931" w:author="MohammadHossein Manuel Haqiqatkhah" w:date="2020-01-06T09:38:00Z">
          <w:pPr/>
        </w:pPrChange>
      </w:pPr>
      <w:ins w:id="932" w:author="MohammadHossein Manuel Haqiqatkhah" w:date="2020-01-06T09:39:00Z">
        <w:r>
          <w:rPr>
            <w:lang w:bidi="fa-IR"/>
          </w:rPr>
          <w:t xml:space="preserve">Thanking Ilias here? </w:t>
        </w:r>
      </w:ins>
    </w:p>
    <w:p w:rsidR="004F3890" w:rsidRDefault="004F3890" w:rsidP="00B279B6">
      <w:pPr>
        <w:pStyle w:val="Heading1"/>
        <w:rPr>
          <w:lang w:bidi="fa-IR"/>
        </w:rPr>
      </w:pPr>
      <w:r>
        <w:rPr>
          <w:lang w:bidi="fa-IR"/>
        </w:rPr>
        <w:t>References</w:t>
      </w:r>
    </w:p>
    <w:p w:rsidR="009655A5" w:rsidRPr="00BA2501" w:rsidRDefault="009655A5" w:rsidP="004F3890">
      <w:pPr>
        <w:pStyle w:val="bibitem"/>
        <w:widowControl/>
        <w:spacing w:line="276" w:lineRule="auto"/>
        <w:rPr>
          <w:rFonts w:eastAsia="MS Mincho"/>
          <w:noProof w:val="0"/>
          <w:sz w:val="24"/>
          <w:szCs w:val="24"/>
          <w:bdr w:val="nil"/>
          <w:lang w:val="en-US" w:eastAsia="en-US"/>
          <w:rPrChange w:id="933" w:author="Cees van Leeuwen" w:date="2020-01-04T14:20:00Z">
            <w:rPr>
              <w:rFonts w:eastAsia="MS Mincho"/>
              <w:noProof w:val="0"/>
              <w:sz w:val="24"/>
              <w:szCs w:val="24"/>
              <w:bdr w:val="nil"/>
              <w:lang w:val="nl-BE" w:eastAsia="en-US"/>
            </w:rPr>
          </w:rPrChange>
        </w:rPr>
      </w:pPr>
      <w:proofErr w:type="spellStart"/>
      <w:r w:rsidRPr="00BA2501">
        <w:rPr>
          <w:rFonts w:eastAsia="MS Mincho"/>
          <w:noProof w:val="0"/>
          <w:sz w:val="24"/>
          <w:szCs w:val="24"/>
          <w:bdr w:val="nil"/>
          <w:lang w:val="en-US" w:eastAsia="en-US"/>
          <w:rPrChange w:id="934" w:author="Cees van Leeuwen" w:date="2020-01-04T14:20:00Z">
            <w:rPr>
              <w:rFonts w:eastAsia="MS Mincho"/>
              <w:noProof w:val="0"/>
              <w:sz w:val="24"/>
              <w:szCs w:val="24"/>
              <w:bdr w:val="nil"/>
              <w:lang w:val="nl-BE" w:eastAsia="en-US"/>
            </w:rPr>
          </w:rPrChange>
        </w:rPr>
        <w:t>Avena-Koenigsberger</w:t>
      </w:r>
      <w:proofErr w:type="spellEnd"/>
      <w:r w:rsidRPr="00BA2501">
        <w:rPr>
          <w:rFonts w:eastAsia="MS Mincho"/>
          <w:noProof w:val="0"/>
          <w:sz w:val="24"/>
          <w:szCs w:val="24"/>
          <w:bdr w:val="nil"/>
          <w:lang w:val="en-US" w:eastAsia="en-US"/>
          <w:rPrChange w:id="935" w:author="Cees van Leeuwen" w:date="2020-01-04T14:20:00Z">
            <w:rPr>
              <w:rFonts w:eastAsia="MS Mincho"/>
              <w:noProof w:val="0"/>
              <w:sz w:val="24"/>
              <w:szCs w:val="24"/>
              <w:bdr w:val="nil"/>
              <w:lang w:val="nl-BE" w:eastAsia="en-US"/>
            </w:rPr>
          </w:rPrChange>
        </w:rPr>
        <w:t xml:space="preserve">, A., </w:t>
      </w:r>
      <w:proofErr w:type="spellStart"/>
      <w:r w:rsidRPr="00BA2501">
        <w:rPr>
          <w:rFonts w:eastAsia="MS Mincho"/>
          <w:noProof w:val="0"/>
          <w:sz w:val="24"/>
          <w:szCs w:val="24"/>
          <w:bdr w:val="nil"/>
          <w:lang w:val="en-US" w:eastAsia="en-US"/>
          <w:rPrChange w:id="936" w:author="Cees van Leeuwen" w:date="2020-01-04T14:20:00Z">
            <w:rPr>
              <w:rFonts w:eastAsia="MS Mincho"/>
              <w:noProof w:val="0"/>
              <w:sz w:val="24"/>
              <w:szCs w:val="24"/>
              <w:bdr w:val="nil"/>
              <w:lang w:val="nl-BE" w:eastAsia="en-US"/>
            </w:rPr>
          </w:rPrChange>
        </w:rPr>
        <w:t>Misic</w:t>
      </w:r>
      <w:proofErr w:type="spellEnd"/>
      <w:r w:rsidRPr="00BA2501">
        <w:rPr>
          <w:rFonts w:eastAsia="MS Mincho"/>
          <w:noProof w:val="0"/>
          <w:sz w:val="24"/>
          <w:szCs w:val="24"/>
          <w:bdr w:val="nil"/>
          <w:lang w:val="en-US" w:eastAsia="en-US"/>
          <w:rPrChange w:id="937" w:author="Cees van Leeuwen" w:date="2020-01-04T14:20:00Z">
            <w:rPr>
              <w:rFonts w:eastAsia="MS Mincho"/>
              <w:noProof w:val="0"/>
              <w:sz w:val="24"/>
              <w:szCs w:val="24"/>
              <w:bdr w:val="nil"/>
              <w:lang w:val="nl-BE" w:eastAsia="en-US"/>
            </w:rPr>
          </w:rPrChange>
        </w:rPr>
        <w:t xml:space="preserve">, B., &amp; </w:t>
      </w:r>
      <w:proofErr w:type="spellStart"/>
      <w:r w:rsidRPr="00BA2501">
        <w:rPr>
          <w:rFonts w:eastAsia="MS Mincho"/>
          <w:noProof w:val="0"/>
          <w:sz w:val="24"/>
          <w:szCs w:val="24"/>
          <w:bdr w:val="nil"/>
          <w:lang w:val="en-US" w:eastAsia="en-US"/>
          <w:rPrChange w:id="938" w:author="Cees van Leeuwen" w:date="2020-01-04T14:20:00Z">
            <w:rPr>
              <w:rFonts w:eastAsia="MS Mincho"/>
              <w:noProof w:val="0"/>
              <w:sz w:val="24"/>
              <w:szCs w:val="24"/>
              <w:bdr w:val="nil"/>
              <w:lang w:val="nl-BE" w:eastAsia="en-US"/>
            </w:rPr>
          </w:rPrChange>
        </w:rPr>
        <w:t>Sporns</w:t>
      </w:r>
      <w:proofErr w:type="spellEnd"/>
      <w:r w:rsidRPr="00BA2501">
        <w:rPr>
          <w:rFonts w:eastAsia="MS Mincho"/>
          <w:noProof w:val="0"/>
          <w:sz w:val="24"/>
          <w:szCs w:val="24"/>
          <w:bdr w:val="nil"/>
          <w:lang w:val="en-US" w:eastAsia="en-US"/>
          <w:rPrChange w:id="939" w:author="Cees van Leeuwen" w:date="2020-01-04T14:20:00Z">
            <w:rPr>
              <w:rFonts w:eastAsia="MS Mincho"/>
              <w:noProof w:val="0"/>
              <w:sz w:val="24"/>
              <w:szCs w:val="24"/>
              <w:bdr w:val="nil"/>
              <w:lang w:val="nl-BE" w:eastAsia="en-US"/>
            </w:rPr>
          </w:rPrChange>
        </w:rPr>
        <w:t xml:space="preserve">,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940"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941"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942"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943" w:author="Cees van Leeuwen" w:date="2020-01-04T14:20:00Z">
            <w:rPr>
              <w:rFonts w:eastAsia="MS Mincho"/>
              <w:noProof w:val="0"/>
              <w:sz w:val="24"/>
              <w:szCs w:val="24"/>
              <w:bdr w:val="nil"/>
              <w:lang w:val="nl-BE" w:eastAsia="en-US"/>
            </w:rPr>
          </w:rPrChange>
        </w:rPr>
        <w:t>, 17.</w:t>
      </w:r>
    </w:p>
    <w:p w:rsidR="004F3890" w:rsidRDefault="004F3890" w:rsidP="004F3890">
      <w:pPr>
        <w:pStyle w:val="bibitem"/>
        <w:widowControl/>
        <w:spacing w:line="276" w:lineRule="auto"/>
        <w:rPr>
          <w:sz w:val="24"/>
          <w:szCs w:val="24"/>
          <w:lang w:val="en-US"/>
        </w:rPr>
      </w:pPr>
      <w:r w:rsidRPr="00BA2501">
        <w:rPr>
          <w:sz w:val="24"/>
          <w:szCs w:val="24"/>
          <w:lang w:val="en-US"/>
          <w:rPrChange w:id="944"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rsidR="004F3890" w:rsidRPr="008D0535" w:rsidRDefault="00DE5E2F" w:rsidP="004F3890">
      <w:pPr>
        <w:pStyle w:val="bibitem"/>
        <w:widowControl/>
        <w:spacing w:line="276" w:lineRule="auto"/>
        <w:rPr>
          <w:sz w:val="24"/>
          <w:szCs w:val="24"/>
          <w:lang w:val="en-US"/>
        </w:rPr>
      </w:pPr>
      <w:r w:rsidRPr="00BA2501">
        <w:rPr>
          <w:sz w:val="24"/>
          <w:szCs w:val="24"/>
          <w:lang w:val="en-US"/>
          <w:rPrChange w:id="945" w:author="Cees van Leeuwen" w:date="2020-01-04T14:20:00Z">
            <w:rPr>
              <w:sz w:val="24"/>
              <w:szCs w:val="24"/>
              <w:lang w:val="nl-BE"/>
            </w:rPr>
          </w:rPrChange>
        </w:rPr>
        <w:t xml:space="preserve">Gong, P. &amp; van Leeuwen, C. </w:t>
      </w:r>
      <w:r w:rsidR="004F3890" w:rsidRPr="00BA2501">
        <w:rPr>
          <w:sz w:val="24"/>
          <w:szCs w:val="24"/>
          <w:lang w:val="en-US"/>
          <w:rPrChange w:id="946" w:author="Cees van Leeuwen" w:date="2020-01-04T14:20:00Z">
            <w:rPr>
              <w:sz w:val="24"/>
              <w:szCs w:val="24"/>
              <w:lang w:val="nl-BE"/>
            </w:rPr>
          </w:rPrChange>
        </w:rPr>
        <w:t>(2004)</w:t>
      </w:r>
      <w:r w:rsidRPr="00BA2501">
        <w:rPr>
          <w:sz w:val="24"/>
          <w:szCs w:val="24"/>
          <w:lang w:val="en-US"/>
          <w:rPrChange w:id="947" w:author="Cees van Leeuwen" w:date="2020-01-04T14:20:00Z">
            <w:rPr>
              <w:sz w:val="24"/>
              <w:szCs w:val="24"/>
              <w:lang w:val="nl-BE"/>
            </w:rPr>
          </w:rPrChange>
        </w:rPr>
        <w:t>.</w:t>
      </w:r>
      <w:r w:rsidR="004F3890" w:rsidRPr="00BA2501">
        <w:rPr>
          <w:sz w:val="24"/>
          <w:szCs w:val="24"/>
          <w:lang w:val="en-US"/>
          <w:rPrChange w:id="948"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rsidR="00AB1352" w:rsidRDefault="00AB1352" w:rsidP="004F3890">
      <w:pPr>
        <w:pStyle w:val="bibitem"/>
        <w:spacing w:line="276" w:lineRule="auto"/>
        <w:rPr>
          <w:b/>
          <w:sz w:val="24"/>
          <w:szCs w:val="24"/>
          <w:lang w:val="en-US"/>
        </w:rPr>
      </w:pPr>
      <w:r w:rsidRPr="00BA2501">
        <w:rPr>
          <w:sz w:val="24"/>
          <w:szCs w:val="24"/>
          <w:lang w:val="en-US"/>
          <w:rPrChange w:id="949"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rsidR="00DE5E2F" w:rsidRDefault="00DE5E2F" w:rsidP="004F3890">
      <w:pPr>
        <w:pStyle w:val="bibitem"/>
        <w:spacing w:line="276" w:lineRule="auto"/>
        <w:rPr>
          <w:sz w:val="24"/>
          <w:szCs w:val="24"/>
          <w:lang w:val="en-US"/>
        </w:rPr>
      </w:pPr>
    </w:p>
    <w:p w:rsidR="004F3890" w:rsidRPr="00112CD4" w:rsidRDefault="004F3890" w:rsidP="004F3890">
      <w:pPr>
        <w:pStyle w:val="bibitem"/>
        <w:widowControl/>
        <w:spacing w:line="276" w:lineRule="auto"/>
        <w:rPr>
          <w:sz w:val="24"/>
          <w:szCs w:val="24"/>
          <w:lang w:val="en-US"/>
        </w:rPr>
      </w:pPr>
    </w:p>
    <w:p w:rsidR="004F3890" w:rsidRPr="004F3890" w:rsidRDefault="004F3890" w:rsidP="00BE0CC8">
      <w:pPr>
        <w:rPr>
          <w:lang w:bidi="fa-IR"/>
        </w:rPr>
      </w:pPr>
    </w:p>
    <w:p w:rsidR="00FB1368" w:rsidRDefault="00FB1368" w:rsidP="00FB1368">
      <w:pPr>
        <w:rPr>
          <w:lang w:bidi="fa-IR"/>
        </w:rPr>
      </w:pPr>
    </w:p>
    <w:p w:rsidR="00301D59" w:rsidRDefault="00301D59">
      <w:pPr>
        <w:rPr>
          <w:rFonts w:asciiTheme="majorHAnsi" w:eastAsiaTheme="majorEastAsia" w:hAnsiTheme="majorHAnsi" w:cstheme="majorBidi"/>
        </w:rPr>
      </w:pPr>
      <w:r>
        <w:br w:type="page"/>
      </w:r>
    </w:p>
    <w:p w:rsidR="009167C1" w:rsidRDefault="00345333" w:rsidP="00BE0CC8">
      <w:pPr>
        <w:pStyle w:val="Heading1"/>
      </w:pPr>
      <w:r>
        <w:t>Figure</w:t>
      </w:r>
      <w:r w:rsidR="009167C1">
        <w:t>s</w:t>
      </w:r>
    </w:p>
    <w:p w:rsidR="005532A9" w:rsidRDefault="005532A9" w:rsidP="005532A9">
      <w:pPr>
        <w:ind w:firstLine="0"/>
        <w:jc w:val="center"/>
      </w:pPr>
    </w:p>
    <w:p w:rsidR="004D6B86" w:rsidRDefault="00AE61A7" w:rsidP="00BE0CC8">
      <w:pPr>
        <w:ind w:firstLine="0"/>
        <w:rPr>
          <w:ins w:id="950" w:author="MohammadHossein Manuel Haqiqatkhah" w:date="2020-01-06T09:51:00Z"/>
        </w:rPr>
      </w:pPr>
      <w:ins w:id="951" w:author="MohammadHossein Manuel Haqiqatkhah" w:date="2020-01-06T09:51:00Z">
        <w:r>
          <w:t>Find the figures here:</w:t>
        </w:r>
      </w:ins>
    </w:p>
    <w:p w:rsidR="00AE61A7" w:rsidRDefault="00AE61A7" w:rsidP="00BE0CC8">
      <w:pPr>
        <w:ind w:firstLine="0"/>
        <w:rPr>
          <w:rtl/>
        </w:rPr>
      </w:pPr>
      <w:ins w:id="952" w:author="MohammadHossein Manuel Haqiqatkhah" w:date="2020-01-06T09:51:00Z">
        <w:r w:rsidRPr="00AE61A7">
          <w:t>https://github.com/psyguy/Dissertation-MPsy/raw/master/Figures/By%20section%20-%20Figures%20-%2020200103.pptx</w:t>
        </w:r>
      </w:ins>
    </w:p>
    <w:p w:rsidR="00DF16F5" w:rsidRDefault="00DF16F5" w:rsidP="00DF16F5">
      <w:pPr>
        <w:pStyle w:val="TableFigure"/>
      </w:pPr>
      <w:r>
        <w:rPr>
          <w:rStyle w:val="Emphasis"/>
        </w:rPr>
        <w:t>Figure 1</w:t>
      </w:r>
      <w:r>
        <w:t>. Network structures of representative models.</w:t>
      </w:r>
    </w:p>
    <w:p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rsidR="004A1979" w:rsidRPr="00DF16F5" w:rsidRDefault="004A1979" w:rsidP="004A1979">
      <w:pPr>
        <w:pStyle w:val="TableFigure"/>
      </w:pPr>
      <w:r>
        <w:rPr>
          <w:rStyle w:val="Emphasis"/>
        </w:rPr>
        <w:t>Figure 3</w:t>
      </w:r>
      <w:r>
        <w:t>. Rich club coefficients</w:t>
      </w:r>
    </w:p>
    <w:p w:rsidR="004A1979" w:rsidRPr="00DF16F5" w:rsidRDefault="004A1979" w:rsidP="004A1979">
      <w:pPr>
        <w:pStyle w:val="TableFigure"/>
      </w:pPr>
      <w:r>
        <w:rPr>
          <w:rStyle w:val="Emphasis"/>
        </w:rPr>
        <w:t>Figure 4</w:t>
      </w:r>
      <w:r>
        <w:t>. Heat maps of pairwise similarities of networks and family comparisons.</w:t>
      </w:r>
    </w:p>
    <w:p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rsidR="00695453" w:rsidRDefault="00695453" w:rsidP="001A0D68">
      <w:pPr>
        <w:spacing w:before="240"/>
        <w:ind w:firstLine="0"/>
        <w:contextualSpacing/>
        <w:rPr>
          <w:rFonts w:cs="Times New Roman"/>
        </w:rPr>
      </w:pPr>
    </w:p>
    <w:p w:rsidR="00E77904" w:rsidRDefault="00E77904">
      <w:pPr>
        <w:rPr>
          <w:rFonts w:cs="Times New Roman"/>
        </w:rPr>
      </w:pPr>
      <w:r>
        <w:rPr>
          <w:rFonts w:cs="Times New Roman"/>
        </w:rPr>
        <w:br w:type="page"/>
      </w:r>
    </w:p>
    <w:p w:rsidR="00E77904" w:rsidRDefault="001B328B" w:rsidP="00BE0CC8">
      <w:pPr>
        <w:pStyle w:val="Heading1"/>
      </w:pPr>
      <w:commentRangeStart w:id="953"/>
      <w:r>
        <w:t>Supplementary Materials</w:t>
      </w:r>
      <w:commentRangeEnd w:id="953"/>
      <w:r w:rsidR="001E7EC1">
        <w:rPr>
          <w:rStyle w:val="CommentReference"/>
          <w:rFonts w:asciiTheme="minorHAnsi" w:eastAsiaTheme="minorEastAsia" w:hAnsiTheme="minorHAnsi" w:cstheme="minorBidi"/>
          <w:b w:val="0"/>
          <w:bCs w:val="0"/>
        </w:rPr>
        <w:commentReference w:id="953"/>
      </w:r>
    </w:p>
    <w:p w:rsidR="001B328B" w:rsidRDefault="001B328B" w:rsidP="00BE0CC8">
      <w:pPr>
        <w:pStyle w:val="Heading2"/>
        <w:rPr>
          <w:lang w:bidi="fa-IR"/>
        </w:rPr>
      </w:pPr>
      <w:r>
        <w:rPr>
          <w:lang w:bidi="fa-IR"/>
        </w:rPr>
        <w:t>Network Comparison</w:t>
      </w:r>
    </w:p>
    <w:p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rsidR="00E77904" w:rsidRPr="00A04B4A" w:rsidRDefault="00E77904">
      <w:pPr>
        <w:pStyle w:val="Heading3"/>
        <w:rPr>
          <w:rFonts w:asciiTheme="minorHAnsi" w:eastAsiaTheme="minorEastAsia" w:hAnsiTheme="minorHAnsi" w:cstheme="minorBidi"/>
          <w:lang w:bidi="fa-IR"/>
        </w:rPr>
      </w:pPr>
      <w:r>
        <w:rPr>
          <w:lang w:bidi="fa-IR"/>
        </w:rPr>
        <w:t>Networks as distributions</w:t>
      </w:r>
    </w:p>
    <w:p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rsidR="00E77904" w:rsidRDefault="00E77904" w:rsidP="00E77904">
      <w:pPr>
        <w:rPr>
          <w:rFonts w:cs="Arial"/>
        </w:rPr>
      </w:pP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w:t>
      </w:r>
      <w:proofErr w:type="spellStart"/>
      <w:r>
        <w:rPr>
          <w:rFonts w:ascii="Times New Roman" w:hAnsi="Times New Roman" w:cs="Times New Roman"/>
        </w:rPr>
        <w:t>NetSimile</w:t>
      </w:r>
      <w:proofErr w:type="spellEnd"/>
      <w:r>
        <w:rPr>
          <w:rFonts w:ascii="Times New Roman" w:hAnsi="Times New Roman" w:cs="Times New Roman"/>
        </w:rPr>
        <w:t xml:space="preserve">. </w:t>
      </w:r>
      <w:r>
        <w:rPr>
          <w:rFonts w:cs="Arial"/>
        </w:rPr>
        <w:t>Having the feature vectors of all nodes, we reach a 7-variate distribution which can be used to compare networks.</w:t>
      </w:r>
    </w:p>
    <w:p w:rsidR="00E77904" w:rsidRPr="00A04B4A" w:rsidRDefault="00E77904">
      <w:pPr>
        <w:pStyle w:val="Heading3"/>
        <w:rPr>
          <w:rFonts w:asciiTheme="minorHAnsi" w:eastAsiaTheme="minorEastAsia" w:hAnsiTheme="minorHAnsi" w:cstheme="minorBidi"/>
          <w:lang w:bidi="fa-IR"/>
        </w:rPr>
      </w:pPr>
      <w:r>
        <w:rPr>
          <w:lang w:bidi="fa-IR"/>
        </w:rPr>
        <w:t xml:space="preserve">The </w:t>
      </w:r>
      <w:proofErr w:type="spellStart"/>
      <w:r>
        <w:rPr>
          <w:lang w:bidi="fa-IR"/>
        </w:rPr>
        <w:t>NetSimile</w:t>
      </w:r>
      <w:proofErr w:type="spellEnd"/>
      <w:r>
        <w:rPr>
          <w:lang w:bidi="fa-IR"/>
        </w:rPr>
        <w:t xml:space="preserve"> method.</w:t>
      </w:r>
    </w:p>
    <w:p w:rsidR="00E77904" w:rsidRDefault="00E77904" w:rsidP="00E77904">
      <w:pPr>
        <w:rPr>
          <w:lang w:bidi="fa-IR"/>
        </w:rPr>
      </w:pPr>
      <w:r>
        <w:rPr>
          <w:lang w:bidi="fa-IR"/>
        </w:rPr>
        <w:t xml:space="preserve">Given the distributions of local features, one can compare the distributions by means of comparing their summary statistics. In </w:t>
      </w:r>
      <w:proofErr w:type="spellStart"/>
      <w:r>
        <w:rPr>
          <w:lang w:bidi="fa-IR"/>
        </w:rPr>
        <w:t>NetSimile</w:t>
      </w:r>
      <w:proofErr w:type="spellEnd"/>
      <w:r>
        <w:rPr>
          <w:lang w:bidi="fa-IR"/>
        </w:rPr>
        <w:t xml:space="preserv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w:t>
      </w:r>
      <w:proofErr w:type="spellStart"/>
      <w:r>
        <w:rPr>
          <w:lang w:bidi="fa-IR"/>
        </w:rPr>
        <w:t>NetSimile</w:t>
      </w:r>
      <w:proofErr w:type="spellEnd"/>
      <w:r>
        <w:rPr>
          <w:lang w:bidi="fa-IR"/>
        </w:rPr>
        <w:t xml:space="preserve"> is superior to other methods of inferring network similarity as its computational complexity grows linearly with the size of the networks, and more importantly, it allows comparison of networks of different sizes. One now must define an appropriate method of calculating the distances.</w:t>
      </w:r>
    </w:p>
    <w:p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w:t>
      </w:r>
      <w:proofErr w:type="spellStart"/>
      <w:r>
        <w:rPr>
          <w:rFonts w:ascii="Times New Roman" w:hAnsi="Times New Roman"/>
        </w:rPr>
        <w:t>NetSimile</w:t>
      </w:r>
      <w:proofErr w:type="spellEnd"/>
      <w:r>
        <w:rPr>
          <w:rFonts w:ascii="Times New Roman" w:hAnsi="Times New Roman"/>
        </w:rPr>
        <w:t xml:space="preserve"> algorithm. However, </w:t>
      </w:r>
      <w:proofErr w:type="spellStart"/>
      <w:r>
        <w:rPr>
          <w:rFonts w:ascii="Times New Roman" w:hAnsi="Times New Roman"/>
        </w:rPr>
        <w:t>NetSimile</w:t>
      </w:r>
      <w:proofErr w:type="spellEnd"/>
      <w:r>
        <w:rPr>
          <w:rFonts w:ascii="Times New Roman" w:hAnsi="Times New Roman"/>
        </w:rPr>
        <w:t xml:space="preserv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rsidR="00E77904" w:rsidRDefault="00E77904" w:rsidP="00BA3DB6">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rsidR="00E77904" w:rsidRDefault="00E77904" w:rsidP="00E77904">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rsidR="00E77904" w:rsidRDefault="00E77904">
      <w:pPr>
        <w:rPr>
          <w:rFonts w:asciiTheme="majorHAnsi" w:eastAsiaTheme="majorEastAsia" w:hAnsiTheme="majorHAnsi" w:cstheme="majorBidi"/>
          <w:b/>
          <w:bCs/>
        </w:rPr>
      </w:pPr>
      <w:r>
        <w:br w:type="page"/>
      </w:r>
    </w:p>
    <w:p w:rsidR="001B328B" w:rsidRDefault="001B328B" w:rsidP="00BE0CC8">
      <w:pPr>
        <w:pStyle w:val="Heading2"/>
      </w:pPr>
      <w:r>
        <w:t>Supplementary figures</w:t>
      </w:r>
    </w:p>
    <w:p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16"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neurons, and the average number of open potassium ion channels (</w:t>
      </w:r>
      <w:r>
        <w:rPr>
          <w:i/>
          <w:iCs/>
        </w:rPr>
        <w:t>W</w:t>
      </w:r>
      <w:r>
        <w:t xml:space="preserve">). (B). </w:t>
      </w:r>
      <w:proofErr w:type="spellStart"/>
      <w:r>
        <w:t>Poincaré</w:t>
      </w:r>
      <w:proofErr w:type="spellEnd"/>
      <w:r>
        <w:t xml:space="preserve"> first return map from the same attractor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w:t>
      </w:r>
      <w:proofErr w:type="spellStart"/>
      <w:r>
        <w:t>Poincaré</w:t>
      </w:r>
      <w:proofErr w:type="spellEnd"/>
      <w:r>
        <w:t xml:space="preserve">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rsidR="00695453" w:rsidRDefault="00695453" w:rsidP="00695453"/>
    <w:p w:rsidR="00695453" w:rsidRDefault="00695453" w:rsidP="00695453">
      <w:r>
        <w:br w:type="page"/>
      </w:r>
    </w:p>
    <w:p w:rsidR="00695453" w:rsidRDefault="00695453" w:rsidP="00695453">
      <w:pPr>
        <w:pStyle w:val="NoSpacing"/>
        <w:jc w:val="center"/>
      </w:pPr>
    </w:p>
    <w:p w:rsidR="00695453" w:rsidRDefault="00695453" w:rsidP="00695453">
      <w:pPr>
        <w:pStyle w:val="NoSpacing"/>
        <w:jc w:val="center"/>
      </w:pPr>
    </w:p>
    <w:p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rsidR="0021387D" w:rsidRDefault="0021387D">
      <w:pPr>
        <w:pStyle w:val="TableFigure"/>
      </w:pPr>
    </w:p>
    <w:sectPr w:rsidR="0021387D" w:rsidSect="00BE0CC8">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ees van Leeuwen" w:date="2020-01-04T16:34:00Z" w:initials="CvL">
    <w:p w:rsidR="00CF2DD3" w:rsidRDefault="00CF2DD3">
      <w:pPr>
        <w:pStyle w:val="CommentText"/>
      </w:pPr>
      <w:r>
        <w:rPr>
          <w:rStyle w:val="CommentReference"/>
        </w:rPr>
        <w:annotationRef/>
      </w:r>
      <w:r>
        <w:t>Running Head is too long. 3 words max.</w:t>
      </w:r>
    </w:p>
  </w:comment>
  <w:comment w:id="1" w:author="MohammadHossein Manuel Haqiqatkhah" w:date="2020-01-06T05:45:00Z" w:initials="MMH">
    <w:p w:rsidR="00CF2DD3" w:rsidRDefault="00CF2DD3" w:rsidP="00447F02">
      <w:pPr>
        <w:pStyle w:val="CommentText"/>
      </w:pPr>
      <w:r>
        <w:rPr>
          <w:rStyle w:val="CommentReference"/>
        </w:rPr>
        <w:annotationRef/>
      </w:r>
      <w:r>
        <w:t>I don't know how to make it shorter, it has 6 key words in it!</w:t>
      </w:r>
    </w:p>
  </w:comment>
  <w:comment w:id="7" w:author="Cees van Leeuwen" w:date="2020-01-04T14:39:00Z" w:initials="CvL">
    <w:p w:rsidR="00CF2DD3" w:rsidRPr="004B0FA0" w:rsidRDefault="00CF2DD3">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9" w:author="Cees van Leeuwen" w:date="2020-01-04T14:37:00Z" w:initials="CvL">
    <w:p w:rsidR="00CF2DD3" w:rsidRDefault="00CF2DD3"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proofErr w:type="spellStart"/>
      <w:r>
        <w:rPr>
          <w:rStyle w:val="ref-journal"/>
        </w:rPr>
        <w:t>Annu</w:t>
      </w:r>
      <w:proofErr w:type="spellEnd"/>
      <w:r>
        <w:rPr>
          <w:rStyle w:val="ref-journal"/>
        </w:rPr>
        <w:t xml:space="preserve">. Rev. </w:t>
      </w:r>
      <w:proofErr w:type="spellStart"/>
      <w:r>
        <w:rPr>
          <w:rStyle w:val="ref-journal"/>
        </w:rPr>
        <w:t>Neurosci</w:t>
      </w:r>
      <w:proofErr w:type="spellEnd"/>
      <w:r>
        <w:rPr>
          <w:rStyle w:val="ref-journal"/>
        </w:rPr>
        <w:t>.</w:t>
      </w:r>
      <w:r>
        <w:rPr>
          <w:rStyle w:val="mixed-citation"/>
        </w:rPr>
        <w:t xml:space="preserve"> </w:t>
      </w:r>
      <w:r>
        <w:rPr>
          <w:rStyle w:val="ref-vol"/>
        </w:rPr>
        <w:t>24</w:t>
      </w:r>
      <w:r>
        <w:rPr>
          <w:rStyle w:val="mixed-citation"/>
        </w:rPr>
        <w:t>, 139–166. (10.1146/annurev.neuro.24.1.139)</w:t>
      </w:r>
    </w:p>
  </w:comment>
  <w:comment w:id="16" w:author="MohammadHossein Manuel Haqiqatkhah" w:date="2019-12-31T17:00:00Z" w:initials="MMH">
    <w:p w:rsidR="00CF2DD3" w:rsidRDefault="00CF2DD3" w:rsidP="00151023">
      <w:pPr>
        <w:pStyle w:val="CommentText"/>
      </w:pPr>
      <w:r>
        <w:rPr>
          <w:rStyle w:val="CommentReference"/>
        </w:rPr>
        <w:annotationRef/>
      </w:r>
      <w:r>
        <w:t>I changed chaos/chaotic to turbulence/turbulent, for better abbreviations.</w:t>
      </w:r>
    </w:p>
  </w:comment>
  <w:comment w:id="17" w:author="Cees van Leeuwen" w:date="2020-01-04T14:59:00Z" w:initials="CvL">
    <w:p w:rsidR="00CF2DD3" w:rsidRDefault="00CF2DD3" w:rsidP="00151023">
      <w:pPr>
        <w:pStyle w:val="CommentText"/>
      </w:pPr>
      <w:r>
        <w:rPr>
          <w:rStyle w:val="CommentReference"/>
        </w:rPr>
        <w:annotationRef/>
      </w:r>
      <w:r>
        <w:t>OK</w:t>
      </w:r>
    </w:p>
  </w:comment>
  <w:comment w:id="18" w:author="Cees van Leeuwen" w:date="2020-01-04T15:04:00Z" w:initials="CvL">
    <w:p w:rsidR="00CF2DD3" w:rsidRDefault="00CF2DD3">
      <w:pPr>
        <w:pStyle w:val="CommentText"/>
      </w:pPr>
      <w:r>
        <w:rPr>
          <w:rStyle w:val="CommentReference"/>
        </w:rPr>
        <w:annotationRef/>
      </w:r>
      <w:r>
        <w:t>Not stochastic; the LM and CLM are completely deterministic</w:t>
      </w:r>
    </w:p>
  </w:comment>
  <w:comment w:id="20" w:author="MohammadHossein Manuel Haqiqatkhah" w:date="2020-01-05T21:47:00Z" w:initials="MMH">
    <w:p w:rsidR="00CF2DD3" w:rsidRDefault="00CF2DD3" w:rsidP="0054723E">
      <w:pPr>
        <w:pStyle w:val="CommentText"/>
      </w:pPr>
      <w:r>
        <w:rPr>
          <w:rStyle w:val="CommentReference"/>
        </w:rPr>
        <w:annotationRef/>
      </w:r>
      <w:r>
        <w:t>Is chaotic better? Or do not even mention it?</w:t>
      </w:r>
    </w:p>
  </w:comment>
  <w:comment w:id="21" w:author="Cees van Leeuwen" w:date="2020-01-06T13:07:00Z" w:initials="CvL">
    <w:p w:rsidR="002D2936" w:rsidRDefault="002D2936">
      <w:pPr>
        <w:pStyle w:val="CommentText"/>
      </w:pPr>
      <w:r>
        <w:rPr>
          <w:rStyle w:val="CommentReference"/>
        </w:rPr>
        <w:annotationRef/>
      </w:r>
      <w:r>
        <w:t>I would stick with “deterministic bounded” Chaotic is always deterministic and bounded, but also low-dimensional. The time series described in Coupled LM are anything but.</w:t>
      </w:r>
    </w:p>
  </w:comment>
  <w:comment w:id="26" w:author="Cees van Leeuwen" w:date="2019-07-23T16:34:00Z" w:initials="CvL">
    <w:p w:rsidR="00CF2DD3" w:rsidRPr="004F3890" w:rsidRDefault="00CF2DD3"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rsidR="00CF2DD3" w:rsidRPr="004F3890" w:rsidRDefault="00CF2DD3" w:rsidP="00057054">
      <w:pPr>
        <w:pStyle w:val="CommentText"/>
      </w:pPr>
    </w:p>
  </w:comment>
  <w:comment w:id="27" w:author="Cees van Leeuwen" w:date="2020-01-04T16:26:00Z" w:initials="CvL">
    <w:p w:rsidR="00CF2DD3" w:rsidRDefault="00CF2DD3">
      <w:pPr>
        <w:pStyle w:val="CommentText"/>
      </w:pPr>
      <w:r>
        <w:rPr>
          <w:rStyle w:val="CommentReference"/>
        </w:rPr>
        <w:annotationRef/>
      </w:r>
      <w:r>
        <w:t>Describe all items in the equation, including X an t, analogously to the above. Do so in the text below.</w:t>
      </w:r>
    </w:p>
  </w:comment>
  <w:comment w:id="33" w:author="MohammadHossein Manuel Haqiqatkhah" w:date="2020-01-04T01:40:00Z" w:initials="MMH">
    <w:p w:rsidR="00CF2DD3" w:rsidRDefault="00CF2DD3" w:rsidP="007624EB">
      <w:pPr>
        <w:pStyle w:val="CommentText"/>
      </w:pPr>
      <w:r>
        <w:rPr>
          <w:rStyle w:val="CommentReference"/>
        </w:rPr>
        <w:annotationRef/>
      </w:r>
      <w:r>
        <w:t>What does it mean?</w:t>
      </w:r>
    </w:p>
  </w:comment>
  <w:comment w:id="34" w:author="Cees van Leeuwen" w:date="2020-01-04T15:10:00Z" w:initials="CvL">
    <w:p w:rsidR="00CF2DD3" w:rsidRDefault="00CF2DD3">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35" w:author="MohammadHossein Manuel Haqiqatkhah" w:date="2020-01-05T22:11:00Z" w:initials="MMH">
    <w:p w:rsidR="00CF2DD3" w:rsidRDefault="00CF2DD3">
      <w:pPr>
        <w:pStyle w:val="CommentText"/>
      </w:pPr>
      <w:r>
        <w:rPr>
          <w:rStyle w:val="CommentReference"/>
        </w:rPr>
        <w:annotationRef/>
      </w:r>
      <w:r>
        <w:t>A I see!</w:t>
      </w:r>
    </w:p>
  </w:comment>
  <w:comment w:id="41" w:author="MohammadHossein Manuel Haqiqatkhah" w:date="2020-01-04T01:41:00Z" w:initials="MMH">
    <w:p w:rsidR="00CF2DD3" w:rsidRDefault="00CF2DD3">
      <w:pPr>
        <w:pStyle w:val="CommentText"/>
      </w:pPr>
      <w:r>
        <w:rPr>
          <w:rStyle w:val="CommentReference"/>
        </w:rPr>
        <w:annotationRef/>
      </w:r>
      <w:r>
        <w:t xml:space="preserve">Which of </w:t>
      </w:r>
      <w:proofErr w:type="spellStart"/>
      <w:r>
        <w:t>Sporn's</w:t>
      </w:r>
      <w:proofErr w:type="spellEnd"/>
      <w:r>
        <w:t xml:space="preserve"> works?</w:t>
      </w:r>
    </w:p>
  </w:comment>
  <w:comment w:id="42" w:author="Cees van Leeuwen" w:date="2020-01-04T15:14:00Z" w:initials="CvL">
    <w:p w:rsidR="00CF2DD3" w:rsidRDefault="00CF2DD3">
      <w:pPr>
        <w:pStyle w:val="CommentText"/>
      </w:pPr>
      <w:r>
        <w:rPr>
          <w:rStyle w:val="CommentReference"/>
        </w:rPr>
        <w:annotationRef/>
      </w:r>
      <w:r w:rsidRPr="005663FB">
        <w:t>https://www.ncbi.nlm.nih.gov/pubmed/15319512</w:t>
      </w:r>
    </w:p>
  </w:comment>
  <w:comment w:id="43" w:author="Cees van Leeuwen" w:date="2020-01-04T15:17:00Z" w:initials="CvL">
    <w:p w:rsidR="00CF2DD3" w:rsidRDefault="00CF2DD3">
      <w:pPr>
        <w:pStyle w:val="CommentText"/>
      </w:pPr>
      <w:r>
        <w:rPr>
          <w:rStyle w:val="CommentReference"/>
        </w:rPr>
        <w:annotationRef/>
      </w:r>
      <w:r w:rsidRPr="001D2BF5">
        <w:rPr>
          <w:rFonts w:ascii="Arial" w:hAnsi="Arial" w:cs="Arial"/>
          <w:szCs w:val="22"/>
          <w:lang w:val="nl-BE"/>
        </w:rPr>
        <w:t xml:space="preserve">Meunier, D., </w:t>
      </w:r>
      <w:proofErr w:type="spellStart"/>
      <w:r w:rsidRPr="001D2BF5">
        <w:rPr>
          <w:rFonts w:ascii="Arial" w:hAnsi="Arial" w:cs="Arial"/>
          <w:szCs w:val="22"/>
          <w:lang w:val="nl-BE"/>
        </w:rPr>
        <w:t>Lambiotte</w:t>
      </w:r>
      <w:proofErr w:type="spellEnd"/>
      <w:r w:rsidRPr="001D2BF5">
        <w:rPr>
          <w:rFonts w:ascii="Arial" w:hAnsi="Arial" w:cs="Arial"/>
          <w:szCs w:val="22"/>
          <w:lang w:val="nl-BE"/>
        </w:rPr>
        <w:t xml:space="preserve">, R., &amp; Bullmore, E. T. (2010). </w:t>
      </w:r>
      <w:r>
        <w:rPr>
          <w:rFonts w:ascii="Arial" w:hAnsi="Arial" w:cs="Arial"/>
          <w:szCs w:val="22"/>
        </w:rPr>
        <w:t xml:space="preserve">Modular  and hierarchically modular organization of brain networks. </w:t>
      </w:r>
      <w:r>
        <w:rPr>
          <w:szCs w:val="22"/>
        </w:rPr>
        <w:t>Frontiers in Neuroscience</w:t>
      </w:r>
      <w:r>
        <w:rPr>
          <w:rFonts w:ascii="Arial" w:hAnsi="Arial" w:cs="Arial"/>
          <w:szCs w:val="22"/>
        </w:rPr>
        <w:t>,</w:t>
      </w:r>
      <w:r>
        <w:rPr>
          <w:szCs w:val="22"/>
        </w:rPr>
        <w:t>4</w:t>
      </w:r>
      <w:r>
        <w:rPr>
          <w:rFonts w:ascii="Arial" w:hAnsi="Arial" w:cs="Arial"/>
          <w:szCs w:val="22"/>
        </w:rPr>
        <w:t>, 200.</w:t>
      </w:r>
    </w:p>
  </w:comment>
  <w:comment w:id="44" w:author="MohammadHossein Manuel Haqiqatkhah" w:date="2020-01-04T01:43:00Z" w:initials="MMH">
    <w:p w:rsidR="00CF2DD3" w:rsidRDefault="00CF2DD3">
      <w:pPr>
        <w:pStyle w:val="CommentText"/>
      </w:pPr>
      <w:r>
        <w:rPr>
          <w:rStyle w:val="CommentReference"/>
        </w:rPr>
        <w:annotationRef/>
      </w:r>
      <w:r>
        <w:t>Have we mentioned enough of them?</w:t>
      </w:r>
    </w:p>
  </w:comment>
  <w:comment w:id="46" w:author="Cees van Leeuwen" w:date="2020-01-04T15:59:00Z" w:initials="CvL">
    <w:p w:rsidR="00CF2DD3" w:rsidRDefault="00CF2DD3">
      <w:pPr>
        <w:pStyle w:val="CommentText"/>
      </w:pPr>
      <w:r>
        <w:rPr>
          <w:rStyle w:val="CommentReference"/>
        </w:rPr>
        <w:annotationRef/>
      </w:r>
      <w:r>
        <w:t>Yes please!</w:t>
      </w:r>
    </w:p>
  </w:comment>
  <w:comment w:id="47" w:author="MohammadHossein Manuel Haqiqatkhah" w:date="2020-01-06T09:45:00Z" w:initials="MMH">
    <w:p w:rsidR="00CF2DD3" w:rsidRDefault="00CF2DD3">
      <w:pPr>
        <w:pStyle w:val="CommentText"/>
      </w:pPr>
      <w:r>
        <w:rPr>
          <w:rStyle w:val="CommentReference"/>
        </w:rPr>
        <w:annotationRef/>
      </w:r>
      <w:r>
        <w:t xml:space="preserve">Still wondering what this should be </w:t>
      </w:r>
      <w:r>
        <w:sym w:font="Wingdings" w:char="F04C"/>
      </w:r>
    </w:p>
  </w:comment>
  <w:comment w:id="49" w:author="MohammadHossein Manuel Haqiqatkhah" w:date="2020-01-06T09:44:00Z" w:initials="MMH">
    <w:p w:rsidR="00CF2DD3" w:rsidRDefault="00CF2DD3">
      <w:pPr>
        <w:pStyle w:val="CommentText"/>
      </w:pPr>
      <w:r>
        <w:rPr>
          <w:rStyle w:val="CommentReference"/>
        </w:rPr>
        <w:annotationRef/>
      </w:r>
      <w:r>
        <w:rPr>
          <w:rStyle w:val="CommentReference"/>
        </w:rPr>
        <w:t>What exactly do I write here?</w:t>
      </w:r>
    </w:p>
  </w:comment>
  <w:comment w:id="63" w:author="MohammadHossein Manuel Haqiqatkhah" w:date="2020-01-06T00:05:00Z" w:initials="MMH">
    <w:p w:rsidR="00CF2DD3" w:rsidRDefault="00CF2DD3" w:rsidP="00264631">
      <w:pPr>
        <w:pStyle w:val="CommentText"/>
      </w:pPr>
      <w:r>
        <w:rPr>
          <w:rStyle w:val="CommentReference"/>
        </w:rPr>
        <w:annotationRef/>
      </w:r>
      <w:r>
        <w:rPr>
          <w:rStyle w:val="CommentReference"/>
        </w:rPr>
        <w:t>In general, graphs</w:t>
      </w:r>
      <w:r>
        <w:t xml:space="preserve"> can have </w:t>
      </w:r>
      <w:proofErr w:type="spellStart"/>
      <w:r>
        <w:t>self connections</w:t>
      </w:r>
      <w:proofErr w:type="spellEnd"/>
      <w:r>
        <w:t>, but our models do not have them.</w:t>
      </w:r>
    </w:p>
  </w:comment>
  <w:comment w:id="64" w:author="Cees van Leeuwen" w:date="2020-01-04T18:06:00Z" w:initials="CvL">
    <w:p w:rsidR="00CF2DD3" w:rsidRDefault="00CF2DD3">
      <w:pPr>
        <w:pStyle w:val="CommentText"/>
      </w:pPr>
      <w:r>
        <w:rPr>
          <w:rStyle w:val="CommentReference"/>
        </w:rPr>
        <w:annotationRef/>
      </w:r>
      <w:r>
        <w:t>Later on, you use M. Be consistent</w:t>
      </w:r>
    </w:p>
  </w:comment>
  <w:comment w:id="67" w:author="Cees van Leeuwen" w:date="2020-01-06T15:18:00Z" w:initials="CvL">
    <w:p w:rsidR="00D12B5F" w:rsidRDefault="00D12B5F">
      <w:pPr>
        <w:pStyle w:val="CommentText"/>
      </w:pPr>
      <w:r>
        <w:rPr>
          <w:rStyle w:val="CommentReference"/>
        </w:rPr>
        <w:annotationRef/>
      </w:r>
      <w:r>
        <w:t xml:space="preserve">Specify here in set notation that the unity of both  equals V, that their cross section is empty, and that </w:t>
      </w:r>
      <w:r>
        <w:rPr>
          <w:rFonts w:cstheme="minorHAnsi"/>
        </w:rPr>
        <w:t>‖</w:t>
      </w:r>
      <w:proofErr w:type="spellStart"/>
      <w:r>
        <w:t>Vmin</w:t>
      </w:r>
      <w:proofErr w:type="spellEnd"/>
      <w:r>
        <w:t xml:space="preserve"> </w:t>
      </w:r>
      <w:r>
        <w:rPr>
          <w:rFonts w:cstheme="minorHAnsi"/>
        </w:rPr>
        <w:t xml:space="preserve">‖ &lt;&lt; </w:t>
      </w:r>
      <w:r>
        <w:t xml:space="preserve"> </w:t>
      </w:r>
      <w:r>
        <w:rPr>
          <w:rFonts w:cstheme="minorHAnsi"/>
        </w:rPr>
        <w:t xml:space="preserve">‖ </w:t>
      </w:r>
      <w:proofErr w:type="spellStart"/>
      <w:r>
        <w:rPr>
          <w:rFonts w:cstheme="minorHAnsi"/>
        </w:rPr>
        <w:t>Vmaj</w:t>
      </w:r>
      <w:proofErr w:type="spellEnd"/>
      <w:r>
        <w:t xml:space="preserve"> </w:t>
      </w:r>
      <w:r>
        <w:rPr>
          <w:rFonts w:cstheme="minorHAnsi"/>
        </w:rPr>
        <w:t>‖.</w:t>
      </w:r>
    </w:p>
  </w:comment>
  <w:comment w:id="92" w:author="MohammadHossein Manuel Haqiqatkhah" w:date="2020-01-04T02:18:00Z" w:initials="MMH">
    <w:p w:rsidR="00CF2DD3" w:rsidRDefault="00CF2DD3">
      <w:pPr>
        <w:pStyle w:val="CommentText"/>
      </w:pPr>
      <w:r>
        <w:rPr>
          <w:rStyle w:val="CommentReference"/>
        </w:rPr>
        <w:annotationRef/>
      </w:r>
      <w:r>
        <w:t>This seems to be repeated at least once more (under "setting the parameters …"). Which one should be removed?</w:t>
      </w:r>
    </w:p>
  </w:comment>
  <w:comment w:id="93" w:author="Cees van Leeuwen" w:date="2020-01-04T16:01:00Z" w:initials="CvL">
    <w:p w:rsidR="00CF2DD3" w:rsidRDefault="00CF2DD3">
      <w:pPr>
        <w:pStyle w:val="CommentText"/>
      </w:pPr>
      <w:r>
        <w:rPr>
          <w:rStyle w:val="CommentReference"/>
        </w:rPr>
        <w:annotationRef/>
      </w:r>
      <w:r>
        <w:t>Keep this one.</w:t>
      </w:r>
    </w:p>
  </w:comment>
  <w:comment w:id="98" w:author="Cees van Leeuwen" w:date="2019-12-22T01:03:00Z" w:initials="CvL">
    <w:p w:rsidR="00CF2DD3" w:rsidRDefault="00CF2DD3" w:rsidP="009472F4">
      <w:pPr>
        <w:pStyle w:val="CommentText"/>
      </w:pPr>
      <w:r>
        <w:rPr>
          <w:rStyle w:val="CommentReference"/>
        </w:rPr>
        <w:annotationRef/>
      </w:r>
      <w:r>
        <w:t>This needs to have a place somewhere here.</w:t>
      </w:r>
    </w:p>
  </w:comment>
  <w:comment w:id="106" w:author="Cees van Leeuwen" w:date="2020-01-06T13:20:00Z" w:initials="CvL">
    <w:p w:rsidR="007A64BD" w:rsidRDefault="007A64BD">
      <w:pPr>
        <w:pStyle w:val="CommentText"/>
      </w:pPr>
      <w:r>
        <w:rPr>
          <w:rStyle w:val="CommentReference"/>
        </w:rPr>
        <w:annotationRef/>
      </w:r>
      <w:r w:rsidRPr="007A64BD">
        <w:rPr>
          <w:rFonts w:cs="Times New Roman"/>
          <w:lang w:val="nl-NL"/>
        </w:rPr>
        <w:t>van den Berg, D., Gong, P.,</w:t>
      </w:r>
      <w:r w:rsidRPr="008F2F9F">
        <w:rPr>
          <w:rFonts w:cs="Times New Roman"/>
          <w:lang w:val="nl-NL"/>
        </w:rPr>
        <w:t xml:space="preserve"> </w:t>
      </w:r>
      <w:proofErr w:type="spellStart"/>
      <w:r w:rsidRPr="008F2F9F">
        <w:rPr>
          <w:rFonts w:cs="Times New Roman"/>
          <w:lang w:val="nl-NL"/>
        </w:rPr>
        <w:t>Breakspear</w:t>
      </w:r>
      <w:proofErr w:type="spellEnd"/>
      <w:r w:rsidRPr="008F2F9F">
        <w:rPr>
          <w:rFonts w:cs="Times New Roman"/>
          <w:lang w:val="nl-NL"/>
        </w:rPr>
        <w:t xml:space="preserve">, M., &amp; van Leeuwen, C. (2012). </w:t>
      </w:r>
      <w:r w:rsidRPr="008F2F9F">
        <w:rPr>
          <w:rFonts w:cs="Times New Roman"/>
        </w:rPr>
        <w:t xml:space="preserve">Fragmentation: Loss of global coherence or breakdown of modularity in functional brain architecture? </w:t>
      </w:r>
      <w:r w:rsidRPr="008F2F9F">
        <w:rPr>
          <w:rFonts w:cs="Times New Roman"/>
          <w:i/>
        </w:rPr>
        <w:t>Frontiers in Systems Neuroscience, 6</w:t>
      </w:r>
      <w:r w:rsidRPr="008F2F9F">
        <w:rPr>
          <w:rFonts w:cs="Times New Roman"/>
        </w:rPr>
        <w:t>, 20.</w:t>
      </w:r>
    </w:p>
  </w:comment>
  <w:comment w:id="112" w:author="Cees van Leeuwen" w:date="2020-01-04T17:47:00Z" w:initials="CvL">
    <w:p w:rsidR="00CF2DD3" w:rsidRDefault="00CF2DD3">
      <w:pPr>
        <w:pStyle w:val="CommentText"/>
      </w:pPr>
      <w:r>
        <w:rPr>
          <w:rStyle w:val="CommentReference"/>
        </w:rPr>
        <w:annotationRef/>
      </w:r>
      <w:r>
        <w:t xml:space="preserve">Formalize this by using x </w:t>
      </w:r>
      <w:proofErr w:type="spellStart"/>
      <w:r>
        <w:t>elt</w:t>
      </w:r>
      <w:proofErr w:type="spellEnd"/>
      <w:r>
        <w:t xml:space="preserve"> of X as your notation</w:t>
      </w:r>
    </w:p>
  </w:comment>
  <w:comment w:id="111" w:author="Cees van Leeuwen" w:date="2020-01-04T17:19:00Z" w:initials="CvL">
    <w:p w:rsidR="00CF2DD3" w:rsidRDefault="00CF2DD3">
      <w:pPr>
        <w:pStyle w:val="CommentText"/>
      </w:pPr>
      <w:r>
        <w:rPr>
          <w:rStyle w:val="CommentReference"/>
        </w:rPr>
        <w:annotationRef/>
      </w:r>
      <w:r>
        <w:t>Correct? Please adjust if the value was obtained differently</w:t>
      </w:r>
    </w:p>
  </w:comment>
  <w:comment w:id="118" w:author="MohammadHossein Manuel Haqiqatkhah" w:date="2020-01-06T00:39:00Z" w:initials="MMH">
    <w:p w:rsidR="00CF2DD3" w:rsidRDefault="00CF2DD3">
      <w:pPr>
        <w:pStyle w:val="CommentText"/>
      </w:pPr>
      <w:r>
        <w:rPr>
          <w:rStyle w:val="CommentReference"/>
        </w:rPr>
        <w:annotationRef/>
      </w:r>
      <w:r>
        <w:t>Whom to cite?</w:t>
      </w:r>
    </w:p>
  </w:comment>
  <w:comment w:id="119" w:author="Cees van Leeuwen" w:date="2020-01-06T13:22:00Z" w:initials="CvL">
    <w:p w:rsidR="007A64BD" w:rsidRDefault="007A64BD">
      <w:pPr>
        <w:pStyle w:val="CommentText"/>
        <w:rPr>
          <w:lang w:val="nl-BE"/>
        </w:rPr>
      </w:pPr>
      <w:r>
        <w:rPr>
          <w:rStyle w:val="CommentReference"/>
        </w:rPr>
        <w:annotationRef/>
      </w:r>
      <w:r w:rsidRPr="007A64BD">
        <w:rPr>
          <w:lang w:val="nl-BE"/>
        </w:rPr>
        <w:br/>
      </w:r>
    </w:p>
    <w:p w:rsidR="007A64BD" w:rsidRDefault="007A64BD">
      <w:pPr>
        <w:pStyle w:val="CommentText"/>
        <w:rPr>
          <w:lang w:val="nl-BE"/>
        </w:rPr>
      </w:pPr>
    </w:p>
    <w:p w:rsidR="007A64BD" w:rsidRPr="007A64BD" w:rsidRDefault="007A64BD">
      <w:pPr>
        <w:pStyle w:val="CommentText"/>
      </w:pPr>
      <w:r w:rsidRPr="007A64BD">
        <w:rPr>
          <w:sz w:val="20"/>
          <w:lang w:val="nl-NL"/>
        </w:rPr>
        <w:t>van den Berg, D. &amp;</w:t>
      </w:r>
      <w:r w:rsidRPr="008F2F9F">
        <w:rPr>
          <w:sz w:val="20"/>
          <w:lang w:val="nl-NL"/>
        </w:rPr>
        <w:t xml:space="preserve"> van Leeuwen, C. (2004). </w:t>
      </w:r>
      <w:r w:rsidRPr="008F2F9F">
        <w:rPr>
          <w:sz w:val="20"/>
        </w:rPr>
        <w:t xml:space="preserve">Adaptive rewiring in chaotic networks renders small-world connectivity with consistent clusters. </w:t>
      </w:r>
      <w:proofErr w:type="spellStart"/>
      <w:r w:rsidRPr="007A64BD">
        <w:rPr>
          <w:i/>
          <w:sz w:val="20"/>
        </w:rPr>
        <w:t>Europhysics</w:t>
      </w:r>
      <w:proofErr w:type="spellEnd"/>
      <w:r w:rsidRPr="007A64BD">
        <w:rPr>
          <w:i/>
          <w:sz w:val="20"/>
        </w:rPr>
        <w:t xml:space="preserve"> Letters</w:t>
      </w:r>
      <w:r w:rsidRPr="007A64BD">
        <w:rPr>
          <w:sz w:val="20"/>
        </w:rPr>
        <w:t xml:space="preserve">, </w:t>
      </w:r>
      <w:r w:rsidRPr="007A64BD">
        <w:rPr>
          <w:i/>
          <w:sz w:val="20"/>
        </w:rPr>
        <w:t>65</w:t>
      </w:r>
      <w:r w:rsidRPr="007A64BD">
        <w:rPr>
          <w:sz w:val="20"/>
        </w:rPr>
        <w:t>, 459–464.</w:t>
      </w:r>
    </w:p>
    <w:p w:rsidR="007A64BD" w:rsidRPr="007A64BD" w:rsidRDefault="007A64BD">
      <w:pPr>
        <w:pStyle w:val="CommentText"/>
      </w:pPr>
    </w:p>
    <w:p w:rsidR="007A64BD" w:rsidRPr="007A64BD" w:rsidRDefault="007A64BD">
      <w:pPr>
        <w:pStyle w:val="CommentText"/>
      </w:pPr>
    </w:p>
  </w:comment>
  <w:comment w:id="130" w:author="Cees van Leeuwen" w:date="2020-01-06T14:17:00Z" w:initials="CvL">
    <w:p w:rsidR="00940228" w:rsidRDefault="00940228">
      <w:pPr>
        <w:pStyle w:val="CommentText"/>
      </w:pPr>
      <w:r>
        <w:rPr>
          <w:rStyle w:val="CommentReference"/>
        </w:rPr>
        <w:annotationRef/>
      </w:r>
      <w:r>
        <w:t>Give the values explicitly.</w:t>
      </w:r>
    </w:p>
  </w:comment>
  <w:comment w:id="183" w:author="Cees van Leeuwen" w:date="2020-01-06T14:10:00Z" w:initials="CvL">
    <w:p w:rsidR="00C10D35" w:rsidRDefault="00C10D35" w:rsidP="00C10D35">
      <w:pPr>
        <w:pStyle w:val="CommentText"/>
      </w:pPr>
      <w:r>
        <w:rPr>
          <w:rStyle w:val="CommentReference"/>
        </w:rPr>
        <w:annotationRef/>
      </w:r>
      <w:r>
        <w:t xml:space="preserve">You cannot speak of “more chaos”. </w:t>
      </w:r>
    </w:p>
  </w:comment>
  <w:comment w:id="284" w:author="MohammadHossein Manuel Haqiqatkhah" w:date="2019-12-26T02:37:00Z" w:initials="MMH">
    <w:p w:rsidR="00CF2DD3" w:rsidRDefault="00CF2DD3">
      <w:pPr>
        <w:pStyle w:val="CommentText"/>
      </w:pPr>
      <w:r>
        <w:rPr>
          <w:rStyle w:val="CommentReference"/>
        </w:rPr>
        <w:annotationRef/>
      </w:r>
      <w:r>
        <w:t>Shouldn’t we explain a bit, as I formerly did?</w:t>
      </w:r>
    </w:p>
    <w:p w:rsidR="00CF2DD3" w:rsidRDefault="00CF2DD3">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285" w:author="Cees van Leeuwen" w:date="2020-01-04T17:52:00Z" w:initials="CvL">
    <w:p w:rsidR="00CF2DD3" w:rsidRDefault="00CF2DD3">
      <w:pPr>
        <w:pStyle w:val="CommentText"/>
      </w:pPr>
      <w:r>
        <w:rPr>
          <w:rStyle w:val="CommentReference"/>
        </w:rPr>
        <w:annotationRef/>
      </w:r>
      <w:r>
        <w:t>This is METHOD. If you want any such informal description, put it in the introduction, where it may be useful to describe what adaptive rewiring does.</w:t>
      </w:r>
    </w:p>
  </w:comment>
  <w:comment w:id="290" w:author="MohammadHossein Manuel Haqiqatkhah" w:date="2020-01-06T01:26:00Z" w:initials="MMH">
    <w:p w:rsidR="00CF2DD3" w:rsidRDefault="00CF2DD3">
      <w:pPr>
        <w:pStyle w:val="CommentText"/>
      </w:pPr>
      <w:r>
        <w:rPr>
          <w:rStyle w:val="CommentReference"/>
        </w:rPr>
        <w:annotationRef/>
      </w:r>
      <w:r>
        <w:t>Or is this enough?</w:t>
      </w:r>
    </w:p>
  </w:comment>
  <w:comment w:id="291" w:author="Cees van Leeuwen" w:date="2020-01-06T15:35:00Z" w:initials="CvL">
    <w:p w:rsidR="00C10D35" w:rsidRDefault="00C10D35">
      <w:pPr>
        <w:pStyle w:val="CommentText"/>
      </w:pPr>
      <w:r>
        <w:rPr>
          <w:rStyle w:val="CommentReference"/>
        </w:rPr>
        <w:annotationRef/>
      </w:r>
      <w:r>
        <w:t>Clear enough!</w:t>
      </w:r>
    </w:p>
  </w:comment>
  <w:comment w:id="292" w:author="Cees van Leeuwen" w:date="2020-01-04T18:57:00Z" w:initials="CvL">
    <w:p w:rsidR="00CF2DD3" w:rsidRDefault="00CF2DD3">
      <w:pPr>
        <w:pStyle w:val="CommentText"/>
      </w:pPr>
      <w:r>
        <w:rPr>
          <w:rStyle w:val="CommentReference"/>
        </w:rPr>
        <w:annotationRef/>
      </w:r>
      <w:r>
        <w:t>Give reference</w:t>
      </w:r>
    </w:p>
  </w:comment>
  <w:comment w:id="304" w:author="MohammadHossein Manuel Haqiqatkhah" w:date="2020-01-06T01:38:00Z" w:initials="MMH">
    <w:p w:rsidR="00CF2DD3" w:rsidRDefault="00CF2DD3" w:rsidP="000245D9">
      <w:pPr>
        <w:pStyle w:val="CommentText"/>
      </w:pPr>
      <w:r>
        <w:rPr>
          <w:rStyle w:val="CommentReference"/>
        </w:rPr>
        <w:annotationRef/>
      </w:r>
      <w:r>
        <w:t>Formal description needed? It will become more wordy.</w:t>
      </w:r>
    </w:p>
  </w:comment>
  <w:comment w:id="306" w:author="Cees van Leeuwen" w:date="2020-01-04T18:53:00Z" w:initials="CvL">
    <w:p w:rsidR="00CF2DD3" w:rsidRDefault="00CF2DD3">
      <w:pPr>
        <w:pStyle w:val="CommentText"/>
      </w:pPr>
      <w:r>
        <w:rPr>
          <w:rStyle w:val="CommentReference"/>
        </w:rPr>
        <w:annotationRef/>
      </w:r>
      <w:r>
        <w:t>Give reference</w:t>
      </w:r>
    </w:p>
  </w:comment>
  <w:comment w:id="307" w:author="MohammadHossein Manuel Haqiqatkhah" w:date="2020-01-06T02:01:00Z" w:initials="MMH">
    <w:p w:rsidR="00CF2DD3" w:rsidRDefault="00CF2DD3" w:rsidP="000878E8">
      <w:pPr>
        <w:pStyle w:val="CommentText"/>
      </w:pPr>
      <w:r>
        <w:rPr>
          <w:rStyle w:val="CommentReference"/>
        </w:rPr>
        <w:annotationRef/>
      </w:r>
      <w:r>
        <w:t>Is this the correct spelling, with a hyphen like that?</w:t>
      </w:r>
    </w:p>
  </w:comment>
  <w:comment w:id="308" w:author="Cees van Leeuwen" w:date="2020-01-06T15:36:00Z" w:initials="CvL">
    <w:p w:rsidR="00C10D35" w:rsidRDefault="00C10D35">
      <w:pPr>
        <w:pStyle w:val="CommentText"/>
      </w:pPr>
      <w:r>
        <w:rPr>
          <w:rStyle w:val="CommentReference"/>
        </w:rPr>
        <w:annotationRef/>
      </w:r>
      <w:r>
        <w:t>Yes</w:t>
      </w:r>
    </w:p>
  </w:comment>
  <w:comment w:id="309" w:author="MohammadHossein Manuel Haqiqatkhah" w:date="2020-01-06T01:44:00Z" w:initials="MMH">
    <w:p w:rsidR="00CF2DD3" w:rsidRDefault="00CF2DD3">
      <w:pPr>
        <w:pStyle w:val="CommentText"/>
      </w:pPr>
      <w:r>
        <w:rPr>
          <w:rStyle w:val="CommentReference"/>
        </w:rPr>
        <w:annotationRef/>
      </w:r>
      <w:r>
        <w:t>Whom to cite?</w:t>
      </w:r>
    </w:p>
  </w:comment>
  <w:comment w:id="310" w:author="Cees van Leeuwen" w:date="2020-01-06T15:38:00Z" w:initials="CvL">
    <w:p w:rsidR="00FC13B0" w:rsidRDefault="00FC13B0">
      <w:pPr>
        <w:pStyle w:val="CommentText"/>
      </w:pPr>
      <w:r>
        <w:rPr>
          <w:rStyle w:val="CommentReference"/>
        </w:rPr>
        <w:annotationRef/>
      </w:r>
      <w:r>
        <w:t xml:space="preserve">Watts &amp; </w:t>
      </w:r>
      <w:proofErr w:type="spellStart"/>
      <w:r>
        <w:t>Strogatz</w:t>
      </w:r>
      <w:proofErr w:type="spellEnd"/>
    </w:p>
  </w:comment>
  <w:comment w:id="311" w:author="MohammadHossein Manuel Haqiqatkhah" w:date="2020-01-06T02:01:00Z" w:initials="MMH">
    <w:p w:rsidR="00CF2DD3" w:rsidRDefault="00CF2DD3">
      <w:pPr>
        <w:pStyle w:val="CommentText"/>
      </w:pPr>
      <w:r>
        <w:rPr>
          <w:rStyle w:val="CommentReference"/>
        </w:rPr>
        <w:annotationRef/>
      </w:r>
      <w:r>
        <w:t xml:space="preserve">I changed the conventional </w:t>
      </w:r>
      <m:oMath>
        <m:r>
          <m:rPr>
            <m:sty m:val="p"/>
          </m:rPr>
          <w:rPr>
            <w:rFonts w:ascii="Cambria Math" w:hAnsi="Cambria Math"/>
            <w:lang w:bidi="fa-IR"/>
          </w:rPr>
          <m:t>Σ to SW.</m:t>
        </m:r>
      </m:oMath>
    </w:p>
  </w:comment>
  <w:comment w:id="312" w:author="MohammadHossein Manuel Haqiqatkhah" w:date="2020-01-06T01:53:00Z" w:initials="MMH">
    <w:p w:rsidR="00CF2DD3" w:rsidRDefault="00CF2DD3" w:rsidP="004D023C">
      <w:pPr>
        <w:pStyle w:val="CommentText"/>
      </w:pPr>
      <w:r>
        <w:rPr>
          <w:rStyle w:val="CommentReference"/>
        </w:rPr>
        <w:annotationRef/>
      </w:r>
      <w:r>
        <w:t>Inline math is good, or write as a numbered equation?</w:t>
      </w:r>
    </w:p>
  </w:comment>
  <w:comment w:id="330" w:author="MohammadHossein Manuel Haqiqatkhah" w:date="2020-01-06T02:02:00Z" w:initials="MMH">
    <w:p w:rsidR="00CF2DD3" w:rsidRDefault="00CF2DD3" w:rsidP="00221DBF">
      <w:pPr>
        <w:pStyle w:val="CommentText"/>
      </w:pPr>
      <w:r>
        <w:rPr>
          <w:rStyle w:val="CommentReference"/>
        </w:rPr>
        <w:annotationRef/>
      </w:r>
      <w:r>
        <w:rPr>
          <w:rStyle w:val="CommentReference"/>
        </w:rPr>
        <w:t xml:space="preserve">I didn't detail the formal definition/calculation here as it would become </w:t>
      </w:r>
      <w:r>
        <w:t>too lengthy. I hope this is fine.</w:t>
      </w:r>
    </w:p>
  </w:comment>
  <w:comment w:id="332" w:author="MohammadHossein Manuel Haqiqatkhah" w:date="2020-01-02T22:46:00Z" w:initials="MMH">
    <w:p w:rsidR="00CF2DD3" w:rsidRDefault="00CF2DD3">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333" w:author="MohammadHossein Manuel Haqiqatkhah" w:date="2020-01-02T22:44:00Z" w:initials="MMH">
    <w:p w:rsidR="00CF2DD3" w:rsidRDefault="00CF2DD3">
      <w:pPr>
        <w:pStyle w:val="CommentText"/>
      </w:pPr>
      <w:r>
        <w:rPr>
          <w:rStyle w:val="CommentReference"/>
        </w:rPr>
        <w:annotationRef/>
      </w:r>
      <w:r>
        <w:t>It's quite complicated, can I just cite Newman and skip its formal definition/explanation?</w:t>
      </w:r>
    </w:p>
  </w:comment>
  <w:comment w:id="335" w:author="MohammadHossein Manuel Haqiqatkhah" w:date="2020-01-06T02:05:00Z" w:initials="MMH">
    <w:p w:rsidR="00CF2DD3" w:rsidRDefault="00CF2DD3" w:rsidP="00221DBF">
      <w:pPr>
        <w:pStyle w:val="CommentText"/>
      </w:pPr>
      <w:r>
        <w:rPr>
          <w:rStyle w:val="CommentReference"/>
        </w:rPr>
        <w:annotationRef/>
      </w:r>
      <w:r>
        <w:t>TO DO: elaborate verbally and formally</w:t>
      </w:r>
    </w:p>
  </w:comment>
  <w:comment w:id="334" w:author="Cees van Leeuwen" w:date="2020-01-04T18:58:00Z" w:initials="CvL">
    <w:p w:rsidR="00CF2DD3" w:rsidRDefault="00CF2DD3">
      <w:pPr>
        <w:pStyle w:val="CommentText"/>
      </w:pPr>
      <w:r>
        <w:rPr>
          <w:rStyle w:val="CommentReference"/>
        </w:rPr>
        <w:annotationRef/>
      </w:r>
      <w:r>
        <w:t>Same level of specificity needs to be given everywhere</w:t>
      </w:r>
    </w:p>
  </w:comment>
  <w:comment w:id="345" w:author="MohammadHossein Manuel Haqiqatkhah" w:date="2020-01-06T02:16:00Z" w:initials="MMH">
    <w:p w:rsidR="00CF2DD3" w:rsidRDefault="00CF2DD3">
      <w:pPr>
        <w:pStyle w:val="CommentText"/>
      </w:pPr>
      <w:r>
        <w:rPr>
          <w:rStyle w:val="CommentReference"/>
        </w:rPr>
        <w:annotationRef/>
      </w:r>
      <w:r>
        <w:t>"the" or "a"?</w:t>
      </w:r>
    </w:p>
  </w:comment>
  <w:comment w:id="346" w:author="MohammadHossein Manuel Haqiqatkhah" w:date="2020-01-03T12:21:00Z" w:initials="MMH">
    <w:p w:rsidR="00CF2DD3" w:rsidRDefault="00CF2DD3" w:rsidP="00575D3B">
      <w:pPr>
        <w:pStyle w:val="CommentText"/>
      </w:pPr>
      <w:r>
        <w:rPr>
          <w:rStyle w:val="CommentReference"/>
        </w:rPr>
        <w:annotationRef/>
      </w:r>
      <w:r>
        <w:t>Shall I add something like this too:</w:t>
      </w:r>
    </w:p>
    <w:p w:rsidR="00CF2DD3" w:rsidRDefault="00CF2DD3" w:rsidP="00575D3B">
      <w:pPr>
        <w:pStyle w:val="CommentText"/>
      </w:pPr>
      <w:r>
        <w:rPr>
          <w:lang w:bidi="fa-IR"/>
        </w:rPr>
        <w:t>… and form "rich clubs" whose members are richer than k</w:t>
      </w:r>
    </w:p>
  </w:comment>
  <w:comment w:id="347" w:author="Cees van Leeuwen" w:date="2020-01-04T19:06:00Z" w:initials="CvL">
    <w:p w:rsidR="00CF2DD3" w:rsidRDefault="00CF2DD3">
      <w:pPr>
        <w:pStyle w:val="CommentText"/>
      </w:pPr>
      <w:r>
        <w:rPr>
          <w:rStyle w:val="CommentReference"/>
        </w:rPr>
        <w:annotationRef/>
      </w:r>
      <w:r>
        <w:t>yes</w:t>
      </w:r>
    </w:p>
  </w:comment>
  <w:comment w:id="362" w:author="Cees van Leeuwen" w:date="2020-01-04T19:14:00Z" w:initials="CvL">
    <w:p w:rsidR="00CF2DD3" w:rsidRDefault="00CF2DD3">
      <w:pPr>
        <w:pStyle w:val="CommentText"/>
      </w:pPr>
      <w:r>
        <w:rPr>
          <w:rStyle w:val="CommentReference"/>
        </w:rPr>
        <w:annotationRef/>
      </w:r>
      <w:r>
        <w:t>why?</w:t>
      </w:r>
    </w:p>
  </w:comment>
  <w:comment w:id="363" w:author="MohammadHossein Manuel Haqiqatkhah" w:date="2020-01-06T02:36:00Z" w:initials="MMH">
    <w:p w:rsidR="00CF2DD3" w:rsidRDefault="00CF2DD3" w:rsidP="00696408">
      <w:pPr>
        <w:pStyle w:val="CommentText"/>
      </w:pPr>
      <w:r>
        <w:rPr>
          <w:rStyle w:val="CommentReference"/>
        </w:rPr>
        <w:annotationRef/>
      </w:r>
      <w:r>
        <w:t>Since it is based on an unconventional/unorthodox interpretation of significance testing. A bit more details in Supp.</w:t>
      </w:r>
    </w:p>
  </w:comment>
  <w:comment w:id="364" w:author="Cees van Leeuwen" w:date="2020-01-06T15:40:00Z" w:initials="CvL">
    <w:p w:rsidR="00FC13B0" w:rsidRDefault="00FC13B0">
      <w:pPr>
        <w:pStyle w:val="CommentText"/>
      </w:pPr>
      <w:r>
        <w:rPr>
          <w:rStyle w:val="CommentReference"/>
        </w:rPr>
        <w:annotationRef/>
      </w:r>
      <w:r>
        <w:t>Say so. Otherwise this is a loose end.</w:t>
      </w:r>
    </w:p>
  </w:comment>
  <w:comment w:id="367" w:author="MohammadHossein Manuel Haqiqatkhah" w:date="2020-01-06T02:48:00Z" w:initials="MMH">
    <w:p w:rsidR="00CF2DD3" w:rsidRDefault="00CF2DD3">
      <w:pPr>
        <w:pStyle w:val="CommentText"/>
      </w:pPr>
      <w:r>
        <w:rPr>
          <w:rStyle w:val="CommentReference"/>
        </w:rPr>
        <w:annotationRef/>
      </w:r>
      <w:r>
        <w:t>Present tense, right?</w:t>
      </w:r>
    </w:p>
  </w:comment>
  <w:comment w:id="371" w:author="MohammadHossein Manuel Haqiqatkhah" w:date="2020-01-06T02:40:00Z" w:initials="MMH">
    <w:p w:rsidR="00CF2DD3" w:rsidRDefault="00CF2DD3">
      <w:pPr>
        <w:pStyle w:val="CommentText"/>
      </w:pPr>
      <w:r>
        <w:rPr>
          <w:rStyle w:val="CommentReference"/>
        </w:rPr>
        <w:annotationRef/>
      </w:r>
      <w:r>
        <w:t>Is that a good term?</w:t>
      </w:r>
    </w:p>
  </w:comment>
  <w:comment w:id="372" w:author="Cees van Leeuwen" w:date="2020-01-06T15:41:00Z" w:initials="CvL">
    <w:p w:rsidR="00FC13B0" w:rsidRDefault="00FC13B0">
      <w:pPr>
        <w:pStyle w:val="CommentText"/>
      </w:pPr>
      <w:r>
        <w:rPr>
          <w:rStyle w:val="CommentReference"/>
        </w:rPr>
        <w:annotationRef/>
      </w:r>
      <w:r>
        <w:t>Sure. It is your invention, so naming is your prerogative.</w:t>
      </w:r>
    </w:p>
  </w:comment>
  <w:comment w:id="376" w:author="Cees van Leeuwen" w:date="2020-01-04T19:22:00Z" w:initials="CvL">
    <w:p w:rsidR="00CF2DD3" w:rsidRDefault="00CF2DD3">
      <w:pPr>
        <w:pStyle w:val="CommentText"/>
      </w:pPr>
      <w:r>
        <w:rPr>
          <w:rStyle w:val="CommentReference"/>
        </w:rPr>
        <w:annotationRef/>
      </w:r>
      <w:r>
        <w:t>Very nice!</w:t>
      </w:r>
    </w:p>
  </w:comment>
  <w:comment w:id="377" w:author="MohammadHossein Manuel Haqiqatkhah" w:date="2020-01-06T02:41:00Z" w:initials="MMH">
    <w:p w:rsidR="00CF2DD3" w:rsidRDefault="00CF2DD3" w:rsidP="00696408">
      <w:pPr>
        <w:pStyle w:val="CommentText"/>
      </w:pPr>
      <w:r>
        <w:rPr>
          <w:rStyle w:val="CommentReference"/>
        </w:rPr>
        <w:annotationRef/>
      </w:r>
      <w:r w:rsidRPr="004B6ADF">
        <w:rPr>
          <w:rFonts w:ascii="Segoe UI Symbol" w:hAnsi="Segoe UI Symbol" w:cs="Segoe UI Symbol"/>
        </w:rPr>
        <w:t>😎</w:t>
      </w:r>
    </w:p>
  </w:comment>
  <w:comment w:id="387" w:author="MohammadHossein Manuel Haqiqatkhah" w:date="2020-01-04T01:05:00Z" w:initials="MMH">
    <w:p w:rsidR="00CF2DD3" w:rsidRDefault="00CF2DD3">
      <w:pPr>
        <w:pStyle w:val="CommentText"/>
      </w:pPr>
      <w:r>
        <w:rPr>
          <w:rStyle w:val="CommentReference"/>
        </w:rPr>
        <w:annotationRef/>
      </w:r>
      <w:r>
        <w:rPr>
          <w:noProof/>
        </w:rPr>
        <w:t>Good wording?</w:t>
      </w:r>
    </w:p>
  </w:comment>
  <w:comment w:id="388" w:author="Cees van Leeuwen" w:date="2020-01-04T19:21:00Z" w:initials="CvL">
    <w:p w:rsidR="00CF2DD3" w:rsidRDefault="00CF2DD3">
      <w:pPr>
        <w:pStyle w:val="CommentText"/>
      </w:pPr>
      <w:r>
        <w:rPr>
          <w:rStyle w:val="CommentReference"/>
        </w:rPr>
        <w:annotationRef/>
      </w:r>
      <w:r>
        <w:t>YES</w:t>
      </w:r>
    </w:p>
  </w:comment>
  <w:comment w:id="390" w:author="MohammadHossein Manuel Haqiqatkhah" w:date="2020-01-06T03:06:00Z" w:initials="MMH">
    <w:p w:rsidR="00CF2DD3" w:rsidRDefault="00CF2DD3">
      <w:pPr>
        <w:pStyle w:val="CommentText"/>
      </w:pPr>
      <w:r>
        <w:rPr>
          <w:rStyle w:val="CommentReference"/>
        </w:rPr>
        <w:annotationRef/>
      </w:r>
      <w:r>
        <w:t>Present tense, right?</w:t>
      </w:r>
    </w:p>
  </w:comment>
  <w:comment w:id="396" w:author="Cees van Leeuwen" w:date="2020-01-04T19:23:00Z" w:initials="CvL">
    <w:p w:rsidR="00CF2DD3" w:rsidRDefault="00CF2DD3">
      <w:pPr>
        <w:pStyle w:val="CommentText"/>
      </w:pPr>
      <w:r>
        <w:rPr>
          <w:rStyle w:val="CommentReference"/>
        </w:rPr>
        <w:annotationRef/>
      </w:r>
      <w:r>
        <w:t>Fine!</w:t>
      </w:r>
    </w:p>
  </w:comment>
  <w:comment w:id="397" w:author="MohammadHossein Manuel Haqiqatkhah" w:date="2020-01-02T01:24:00Z" w:initials="MMH">
    <w:p w:rsidR="00CF2DD3" w:rsidRDefault="00CF2DD3">
      <w:pPr>
        <w:pStyle w:val="CommentText"/>
      </w:pPr>
      <w:r>
        <w:rPr>
          <w:rStyle w:val="CommentReference"/>
        </w:rPr>
        <w:annotationRef/>
      </w:r>
      <w:r>
        <w:t>Better term?</w:t>
      </w:r>
    </w:p>
  </w:comment>
  <w:comment w:id="400" w:author="MohammadHossein Manuel Haqiqatkhah" w:date="2020-01-06T03:15:00Z" w:initials="MMH">
    <w:p w:rsidR="00CF2DD3" w:rsidRDefault="00CF2DD3">
      <w:pPr>
        <w:pStyle w:val="CommentText"/>
      </w:pPr>
      <w:r>
        <w:rPr>
          <w:rStyle w:val="CommentReference"/>
        </w:rPr>
        <w:annotationRef/>
      </w:r>
      <w:r>
        <w:t>Plural or singular?</w:t>
      </w:r>
      <w:r w:rsidR="00FC13B0">
        <w:t xml:space="preserve"> Same families OR The same family. I think the first is better here.</w:t>
      </w:r>
    </w:p>
  </w:comment>
  <w:comment w:id="413" w:author="MohammadHossein Manuel Haqiqatkhah" w:date="2020-01-06T03:17:00Z" w:initials="MMH">
    <w:p w:rsidR="00CF2DD3" w:rsidRDefault="00CF2DD3" w:rsidP="00742B5F">
      <w:pPr>
        <w:pStyle w:val="CommentText"/>
      </w:pPr>
      <w:r>
        <w:rPr>
          <w:rStyle w:val="CommentReference"/>
        </w:rPr>
        <w:annotationRef/>
      </w:r>
      <w:r>
        <w:t>"than" or "compared to"?</w:t>
      </w:r>
    </w:p>
  </w:comment>
  <w:comment w:id="417" w:author="MohammadHossein Manuel Haqiqatkhah" w:date="2020-01-06T03:18:00Z" w:initials="MMH">
    <w:p w:rsidR="00CF2DD3" w:rsidRDefault="00CF2DD3" w:rsidP="00742B5F">
      <w:pPr>
        <w:pStyle w:val="CommentText"/>
      </w:pPr>
      <w:r>
        <w:rPr>
          <w:rStyle w:val="CommentReference"/>
        </w:rPr>
        <w:annotationRef/>
      </w:r>
      <w:r>
        <w:t>That is mostly compared to ALL other families I guess.</w:t>
      </w:r>
    </w:p>
  </w:comment>
  <w:comment w:id="420" w:author="MohammadHossein Manuel Haqiqatkhah" w:date="2020-01-04T03:50:00Z" w:initials="MMH">
    <w:p w:rsidR="00CF2DD3" w:rsidRDefault="00CF2DD3">
      <w:pPr>
        <w:pStyle w:val="CommentText"/>
      </w:pPr>
      <w:r>
        <w:rPr>
          <w:rStyle w:val="CommentReference"/>
        </w:rPr>
        <w:annotationRef/>
      </w:r>
      <w:r>
        <w:t>Do I need to give numbers though?</w:t>
      </w:r>
    </w:p>
  </w:comment>
  <w:comment w:id="421" w:author="MohammadHossein Manuel Haqiqatkhah" w:date="2020-01-03T16:01:00Z" w:initials="MMH">
    <w:p w:rsidR="00CF2DD3" w:rsidRDefault="00CF2DD3" w:rsidP="004F1321">
      <w:pPr>
        <w:pStyle w:val="CommentText"/>
      </w:pPr>
      <w:r>
        <w:rPr>
          <w:rStyle w:val="CommentReference"/>
        </w:rPr>
        <w:annotationRef/>
      </w:r>
      <w:r>
        <w:t>Isn't it better put the exact mean and variance of these increases in a table.</w:t>
      </w:r>
    </w:p>
  </w:comment>
  <w:comment w:id="422" w:author="Cees van Leeuwen" w:date="2020-01-04T19:33:00Z" w:initials="CvL">
    <w:p w:rsidR="00CF2DD3" w:rsidRDefault="00CF2DD3">
      <w:pPr>
        <w:pStyle w:val="CommentText"/>
      </w:pPr>
      <w:r>
        <w:rPr>
          <w:rStyle w:val="CommentReference"/>
        </w:rPr>
        <w:annotationRef/>
      </w:r>
      <w:r>
        <w:t>Keep this wording but add a table</w:t>
      </w:r>
    </w:p>
  </w:comment>
  <w:comment w:id="537" w:author="MohammadHossein Manuel Haqiqatkhah" w:date="2020-01-06T05:29:00Z" w:initials="MMH">
    <w:p w:rsidR="00CF2DD3" w:rsidRDefault="00CF2DD3" w:rsidP="00C21604">
      <w:pPr>
        <w:pStyle w:val="CommentText"/>
      </w:pPr>
      <w:r>
        <w:rPr>
          <w:rStyle w:val="CommentReference"/>
        </w:rPr>
        <w:annotationRef/>
      </w:r>
      <w:r>
        <w:t>Not sure about it, to be honest didn't get that deep into it. It's based on my intuition/educated guess.</w:t>
      </w:r>
    </w:p>
  </w:comment>
  <w:comment w:id="562" w:author="MohammadHossein Manuel Haqiqatkhah" w:date="2020-01-06T09:35:00Z" w:initials="MMH">
    <w:p w:rsidR="00CF2DD3" w:rsidRDefault="00CF2DD3">
      <w:pPr>
        <w:pStyle w:val="CommentText"/>
      </w:pPr>
      <w:r>
        <w:rPr>
          <w:rStyle w:val="CommentReference"/>
        </w:rPr>
        <w:annotationRef/>
      </w:r>
      <w:r>
        <w:t>Should it be said here?</w:t>
      </w:r>
    </w:p>
  </w:comment>
  <w:comment w:id="574" w:author="MohammadHossein Manuel Haqiqatkhah" w:date="2020-01-06T03:45:00Z" w:initials="MMH">
    <w:p w:rsidR="00CF2DD3" w:rsidRDefault="00CF2DD3" w:rsidP="00B80C08">
      <w:pPr>
        <w:pStyle w:val="CommentText"/>
      </w:pPr>
      <w:r>
        <w:rPr>
          <w:rStyle w:val="CommentReference"/>
        </w:rPr>
        <w:annotationRef/>
      </w:r>
      <w:r>
        <w:t>Should this be here, on in the figure caption? I think I saw a comment from you on this matter.</w:t>
      </w:r>
    </w:p>
  </w:comment>
  <w:comment w:id="575" w:author="Cees van Leeuwen" w:date="2020-01-06T15:50:00Z" w:initials="CvL">
    <w:p w:rsidR="00F40FB4" w:rsidRDefault="00F40FB4">
      <w:pPr>
        <w:pStyle w:val="CommentText"/>
      </w:pPr>
      <w:r>
        <w:rPr>
          <w:rStyle w:val="CommentReference"/>
        </w:rPr>
        <w:annotationRef/>
      </w:r>
      <w:r>
        <w:t>To the Figure caption</w:t>
      </w:r>
    </w:p>
  </w:comment>
  <w:comment w:id="580" w:author="MohammadHossein Manuel Haqiqatkhah" w:date="2020-01-06T06:04:00Z" w:initials="MMH">
    <w:p w:rsidR="00CF2DD3" w:rsidRDefault="00CF2DD3">
      <w:pPr>
        <w:pStyle w:val="CommentText"/>
      </w:pPr>
      <w:r>
        <w:rPr>
          <w:rStyle w:val="CommentReference"/>
        </w:rPr>
        <w:annotationRef/>
      </w:r>
      <w:r>
        <w:t>Do I keep these upped triangular matrices of familywise comparisons in the same figure as the full matrices, or make a new figure?</w:t>
      </w:r>
    </w:p>
    <w:p w:rsidR="00CF2DD3" w:rsidRDefault="00CF2DD3">
      <w:pPr>
        <w:pStyle w:val="CommentText"/>
      </w:pPr>
      <w:r>
        <w:t>I think it's better if next to those others, as lets immediate visual comparison.</w:t>
      </w:r>
    </w:p>
  </w:comment>
  <w:comment w:id="609" w:author="Cees van Leeuwen" w:date="2020-01-04T19:35:00Z" w:initials="CvL">
    <w:p w:rsidR="00CF2DD3" w:rsidRDefault="00CF2DD3" w:rsidP="00E8641F">
      <w:pPr>
        <w:pStyle w:val="CommentText"/>
      </w:pPr>
      <w:r>
        <w:rPr>
          <w:rStyle w:val="CommentReference"/>
        </w:rPr>
        <w:annotationRef/>
      </w:r>
      <w:r>
        <w:t>Is fine. But elaborate: e.g. “The patterns below and above the diagonal are consistent with each other.”</w:t>
      </w:r>
    </w:p>
  </w:comment>
  <w:comment w:id="610" w:author="MohammadHossein Manuel Haqiqatkhah" w:date="2020-01-06T04:34:00Z" w:initials="MMH">
    <w:p w:rsidR="00CF2DD3" w:rsidRDefault="00CF2DD3" w:rsidP="00E8641F">
      <w:pPr>
        <w:pStyle w:val="CommentText"/>
      </w:pPr>
      <w:r>
        <w:rPr>
          <w:rStyle w:val="CommentReference"/>
        </w:rPr>
        <w:annotationRef/>
      </w:r>
      <w:r>
        <w:t xml:space="preserve">IDK how to describe it. But if you look at the shades of groups of matrix elements I encircled by different markers here, you can see some similarities between Contrast matrices of anatomical and functional </w:t>
      </w:r>
      <w:proofErr w:type="spellStart"/>
      <w:r>
        <w:t>connectivities</w:t>
      </w:r>
      <w:proofErr w:type="spellEnd"/>
      <w:r>
        <w:t>.</w:t>
      </w:r>
    </w:p>
    <w:p w:rsidR="00CF2DD3" w:rsidRDefault="00CF2DD3" w:rsidP="00E8641F">
      <w:pPr>
        <w:pStyle w:val="CommentText"/>
      </w:pPr>
      <w:r>
        <w:t xml:space="preserve">It seems as if, for most elements, </w:t>
      </w:r>
      <w:proofErr w:type="spellStart"/>
      <w:r>
        <w:t>ContrastFunc</w:t>
      </w:r>
      <w:proofErr w:type="spellEnd"/>
      <w:r>
        <w:t xml:space="preserve"> is basically </w:t>
      </w:r>
      <w:proofErr w:type="spellStart"/>
      <w:r>
        <w:t>ContrastAnat</w:t>
      </w:r>
      <w:proofErr w:type="spellEnd"/>
      <w:r>
        <w:t xml:space="preserve"> + some constant value.</w:t>
      </w:r>
    </w:p>
    <w:p w:rsidR="00CF2DD3" w:rsidRDefault="00CF2DD3" w:rsidP="00E8641F">
      <w:pPr>
        <w:pStyle w:val="CommentText"/>
      </w:pPr>
      <w:r>
        <w:t>(Is it relatable?)</w:t>
      </w:r>
    </w:p>
  </w:comment>
  <w:comment w:id="615" w:author="MohammadHossein Manuel Haqiqatkhah" w:date="2020-01-04T01:09:00Z" w:initials="MMH">
    <w:p w:rsidR="00CF2DD3" w:rsidRDefault="00CF2DD3">
      <w:pPr>
        <w:pStyle w:val="CommentText"/>
      </w:pPr>
      <w:r>
        <w:rPr>
          <w:rStyle w:val="CommentReference"/>
        </w:rPr>
        <w:annotationRef/>
      </w:r>
      <w:r>
        <w:rPr>
          <w:noProof/>
        </w:rPr>
        <w:t xml:space="preserve">I think there's something wrong with it, like th elanguage is not clear. I cannot process it anymore :( </w:t>
      </w:r>
    </w:p>
  </w:comment>
  <w:comment w:id="616" w:author="Cees van Leeuwen" w:date="2020-01-04T19:38:00Z" w:initials="CvL">
    <w:p w:rsidR="00CF2DD3" w:rsidRDefault="00CF2DD3">
      <w:pPr>
        <w:pStyle w:val="CommentText"/>
      </w:pPr>
      <w:r>
        <w:rPr>
          <w:rStyle w:val="CommentReference"/>
        </w:rPr>
        <w:annotationRef/>
      </w:r>
      <w:r>
        <w:t>Is fine</w:t>
      </w:r>
    </w:p>
  </w:comment>
  <w:comment w:id="618" w:author="MohammadHossein Manuel Haqiqatkhah" w:date="2020-01-06T04:38:00Z" w:initials="MMH">
    <w:p w:rsidR="00CF2DD3" w:rsidRDefault="00CF2DD3" w:rsidP="00E8641F">
      <w:pPr>
        <w:pStyle w:val="CommentText"/>
      </w:pPr>
      <w:r>
        <w:rPr>
          <w:rStyle w:val="CommentReference"/>
        </w:rPr>
        <w:annotationRef/>
      </w:r>
      <w:r>
        <w:t>Should these be like "OC family" or "</w:t>
      </w:r>
      <w:r>
        <w:rPr>
          <w:b/>
          <w:bCs/>
        </w:rPr>
        <w:t>the</w:t>
      </w:r>
      <w:r>
        <w:t xml:space="preserve"> OC family"?</w:t>
      </w:r>
    </w:p>
  </w:comment>
  <w:comment w:id="622" w:author="Cees van Leeuwen" w:date="2020-01-06T15:52:00Z" w:initials="CvL">
    <w:p w:rsidR="00F40FB4" w:rsidRDefault="00F40FB4">
      <w:pPr>
        <w:pStyle w:val="CommentText"/>
      </w:pPr>
      <w:r>
        <w:rPr>
          <w:rStyle w:val="CommentReference"/>
        </w:rPr>
        <w:annotationRef/>
      </w:r>
      <w:r>
        <w:t>Where else?</w:t>
      </w:r>
    </w:p>
  </w:comment>
  <w:comment w:id="739" w:author="MohammadHossein Manuel Haqiqatkhah" w:date="2020-01-06T09:31:00Z" w:initials="MMH">
    <w:p w:rsidR="00EB7957" w:rsidRDefault="00EB7957" w:rsidP="00EB7957">
      <w:pPr>
        <w:pStyle w:val="CommentText"/>
      </w:pPr>
      <w:r>
        <w:rPr>
          <w:rStyle w:val="CommentReference"/>
        </w:rPr>
        <w:annotationRef/>
      </w:r>
      <w:r>
        <w:t>Don’t know how—and whether—to write this here.</w:t>
      </w:r>
    </w:p>
  </w:comment>
  <w:comment w:id="784" w:author="MohammadHossein Manuel Haqiqatkhah" w:date="2020-01-06T07:58:00Z" w:initials="MMH">
    <w:p w:rsidR="00CF2DD3" w:rsidRDefault="00CF2DD3">
      <w:pPr>
        <w:pStyle w:val="CommentText"/>
      </w:pPr>
      <w:r>
        <w:rPr>
          <w:rStyle w:val="CommentReference"/>
        </w:rPr>
        <w:annotationRef/>
      </w:r>
      <w:r>
        <w:t>Bad wording I guess.</w:t>
      </w:r>
    </w:p>
  </w:comment>
  <w:comment w:id="855" w:author="MohammadHossein Manuel Haqiqatkhah" w:date="2020-01-06T09:28:00Z" w:initials="MMH">
    <w:p w:rsidR="00CF2DD3" w:rsidRDefault="00CF2DD3">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876" w:author="MohammadHossein Manuel Haqiqatkhah" w:date="2020-01-06T09:31:00Z" w:initials="MMH">
    <w:p w:rsidR="00CF2DD3" w:rsidRDefault="00CF2DD3">
      <w:pPr>
        <w:pStyle w:val="CommentText"/>
      </w:pPr>
      <w:r>
        <w:rPr>
          <w:rStyle w:val="CommentReference"/>
        </w:rPr>
        <w:annotationRef/>
      </w:r>
      <w:r>
        <w:t>Don’t know how—and whether—to write this here.</w:t>
      </w:r>
    </w:p>
  </w:comment>
  <w:comment w:id="883" w:author="MohammadHossein Manuel Haqiqatkhah" w:date="2020-01-06T09:31:00Z" w:initials="MMH">
    <w:p w:rsidR="004A5531" w:rsidRDefault="004A5531" w:rsidP="004A5531">
      <w:pPr>
        <w:pStyle w:val="CommentText"/>
      </w:pPr>
      <w:r>
        <w:rPr>
          <w:rStyle w:val="CommentReference"/>
        </w:rPr>
        <w:annotationRef/>
      </w:r>
      <w:r>
        <w:t>Don’t know how—and whether—to write this here.</w:t>
      </w:r>
    </w:p>
  </w:comment>
  <w:comment w:id="928" w:author="MohammadHossein Manuel Haqiqatkhah" w:date="2020-01-06T09:50:00Z" w:initials="MMH">
    <w:p w:rsidR="00CF2DD3" w:rsidRDefault="00CF2DD3">
      <w:pPr>
        <w:pStyle w:val="CommentText"/>
      </w:pPr>
      <w:r>
        <w:rPr>
          <w:rStyle w:val="CommentReference"/>
        </w:rPr>
        <w:annotationRef/>
      </w:r>
      <w:r>
        <w:t xml:space="preserve">Does it have to appear here? Or in a foreword or something (wherein I plan to dedicate the thesis </w:t>
      </w:r>
      <w:r>
        <w:sym w:font="Wingdings" w:char="F04A"/>
      </w:r>
      <w:r>
        <w:t>)?</w:t>
      </w:r>
    </w:p>
  </w:comment>
  <w:comment w:id="953" w:author="MohammadHossein Manuel Haqiqatkhah" w:date="2020-01-06T09:51:00Z" w:initials="MMH">
    <w:p w:rsidR="00CF2DD3" w:rsidRDefault="00CF2DD3" w:rsidP="001E7EC1">
      <w:pPr>
        <w:pStyle w:val="CommentText"/>
      </w:pPr>
      <w:r>
        <w:rPr>
          <w:rStyle w:val="CommentReference"/>
        </w:rPr>
        <w:annotationRef/>
      </w:r>
      <w:r>
        <w:t>Please also have a look at this section and the methods detailed here.</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78C" w:rsidRDefault="00CE278C">
      <w:pPr>
        <w:spacing w:line="240" w:lineRule="auto"/>
      </w:pPr>
      <w:r>
        <w:separator/>
      </w:r>
    </w:p>
    <w:p w:rsidR="00CE278C" w:rsidRDefault="00CE278C"/>
  </w:endnote>
  <w:endnote w:type="continuationSeparator" w:id="0">
    <w:p w:rsidR="00CE278C" w:rsidRDefault="00CE278C">
      <w:pPr>
        <w:spacing w:line="240" w:lineRule="auto"/>
      </w:pPr>
      <w:r>
        <w:continuationSeparator/>
      </w:r>
    </w:p>
    <w:p w:rsidR="00CE278C" w:rsidRDefault="00CE278C"/>
  </w:endnote>
  <w:endnote w:type="continuationNotice" w:id="1">
    <w:p w:rsidR="00CE278C" w:rsidRDefault="00CE278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78C" w:rsidRDefault="00CE278C">
      <w:pPr>
        <w:spacing w:line="240" w:lineRule="auto"/>
      </w:pPr>
      <w:r>
        <w:separator/>
      </w:r>
    </w:p>
    <w:p w:rsidR="00CE278C" w:rsidRDefault="00CE278C"/>
  </w:footnote>
  <w:footnote w:type="continuationSeparator" w:id="0">
    <w:p w:rsidR="00CE278C" w:rsidRDefault="00CE278C">
      <w:pPr>
        <w:spacing w:line="240" w:lineRule="auto"/>
      </w:pPr>
      <w:r>
        <w:continuationSeparator/>
      </w:r>
    </w:p>
    <w:p w:rsidR="00CE278C" w:rsidRDefault="00CE278C"/>
  </w:footnote>
  <w:footnote w:type="continuationNotice" w:id="1">
    <w:p w:rsidR="00CE278C" w:rsidRDefault="00CE278C">
      <w:pPr>
        <w:spacing w:line="240" w:lineRule="auto"/>
      </w:pPr>
    </w:p>
  </w:footnote>
  <w:footnote w:id="2">
    <w:p w:rsidR="00CF2DD3" w:rsidRDefault="00CF2DD3"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rsidR="00CF2DD3" w:rsidRDefault="00CF2DD3">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rsidR="00CF2DD3" w:rsidRDefault="00CF2DD3"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rsidR="00CF2DD3" w:rsidRDefault="00CF2DD3" w:rsidP="00E77904">
      <w:pPr>
        <w:pStyle w:val="FootnoteText"/>
      </w:pPr>
      <w:r w:rsidRPr="007E7358">
        <w:rPr>
          <w:rStyle w:val="FootnoteReference"/>
        </w:rPr>
        <w:footnoteRef/>
      </w:r>
      <w:r>
        <w:t xml:space="preserve"> N(</w:t>
      </w:r>
      <w:proofErr w:type="spellStart"/>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rsidR="00CF2DD3" w:rsidRDefault="00CF2DD3" w:rsidP="00E77904">
      <w:pPr>
        <w:pStyle w:val="FootnoteText"/>
      </w:pPr>
      <w:r w:rsidRPr="007E7358">
        <w:rPr>
          <w:rStyle w:val="FootnoteReference"/>
        </w:rPr>
        <w:footnoteRef/>
      </w:r>
      <w:r>
        <w:t xml:space="preserve"> Egonet of node </w:t>
      </w:r>
      <w:proofErr w:type="spellStart"/>
      <w:r>
        <w:t>i</w:t>
      </w:r>
      <w:proofErr w:type="spellEnd"/>
      <w:r>
        <w:t>, referred to as ego(</w:t>
      </w:r>
      <w:proofErr w:type="spellStart"/>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rsidR="00CF2DD3" w:rsidRDefault="00CF2DD3" w:rsidP="00E77904">
      <w:pPr>
        <w:pStyle w:val="FootnoteText"/>
      </w:pPr>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7987"/>
      <w:gridCol w:w="1039"/>
    </w:tblGrid>
    <w:tr w:rsidR="00CF2DD3"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CF2DD3" w:rsidRPr="00170521" w:rsidRDefault="00CF2DD3"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rsidR="00CF2DD3" w:rsidRDefault="00CF2DD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Pr>
              <w:noProof/>
            </w:rPr>
            <w:t>25</w:t>
          </w:r>
          <w:r>
            <w:rPr>
              <w:noProof/>
            </w:rPr>
            <w:fldChar w:fldCharType="end"/>
          </w:r>
        </w:p>
      </w:tc>
    </w:tr>
  </w:tbl>
  <w:p w:rsidR="00CF2DD3" w:rsidRDefault="00CF2D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7987"/>
      <w:gridCol w:w="1039"/>
    </w:tblGrid>
    <w:tr w:rsidR="00CF2DD3"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CF2DD3" w:rsidRPr="009F0414" w:rsidRDefault="00CF2DD3"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rsidR="00CF2DD3" w:rsidRDefault="00CF2DD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Pr>
              <w:noProof/>
            </w:rPr>
            <w:t>1</w:t>
          </w:r>
          <w:r>
            <w:rPr>
              <w:noProof/>
            </w:rPr>
            <w:fldChar w:fldCharType="end"/>
          </w:r>
        </w:p>
      </w:tc>
    </w:tr>
  </w:tbl>
  <w:p w:rsidR="00CF2DD3" w:rsidRDefault="00CF2DD3"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BA"/>
    <w:rsid w:val="00007655"/>
    <w:rsid w:val="0001010E"/>
    <w:rsid w:val="0001237E"/>
    <w:rsid w:val="0001255D"/>
    <w:rsid w:val="00012607"/>
    <w:rsid w:val="0001340B"/>
    <w:rsid w:val="00014CA4"/>
    <w:rsid w:val="000152BB"/>
    <w:rsid w:val="000174C6"/>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3A67"/>
    <w:rsid w:val="000844DD"/>
    <w:rsid w:val="00084B7C"/>
    <w:rsid w:val="000878E8"/>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B6CE4"/>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612E"/>
    <w:rsid w:val="000F7258"/>
    <w:rsid w:val="00101137"/>
    <w:rsid w:val="00101BA8"/>
    <w:rsid w:val="00104211"/>
    <w:rsid w:val="0010666D"/>
    <w:rsid w:val="00106B1C"/>
    <w:rsid w:val="00107CF2"/>
    <w:rsid w:val="0011271C"/>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4DAC"/>
    <w:rsid w:val="001765EA"/>
    <w:rsid w:val="001768FB"/>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B7454"/>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2BF5"/>
    <w:rsid w:val="001D60C8"/>
    <w:rsid w:val="001E1105"/>
    <w:rsid w:val="001E1DD1"/>
    <w:rsid w:val="001E3CAD"/>
    <w:rsid w:val="001E3D52"/>
    <w:rsid w:val="001E5D73"/>
    <w:rsid w:val="001E6053"/>
    <w:rsid w:val="001E79AE"/>
    <w:rsid w:val="001E7EC1"/>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47EE0"/>
    <w:rsid w:val="0025014B"/>
    <w:rsid w:val="00253042"/>
    <w:rsid w:val="0025317C"/>
    <w:rsid w:val="00254CA9"/>
    <w:rsid w:val="00256E1A"/>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60C7"/>
    <w:rsid w:val="002869B1"/>
    <w:rsid w:val="002874E2"/>
    <w:rsid w:val="00290330"/>
    <w:rsid w:val="00292D21"/>
    <w:rsid w:val="00295F40"/>
    <w:rsid w:val="00296694"/>
    <w:rsid w:val="002A1E66"/>
    <w:rsid w:val="002A445D"/>
    <w:rsid w:val="002A65DC"/>
    <w:rsid w:val="002B4FF0"/>
    <w:rsid w:val="002B51CD"/>
    <w:rsid w:val="002B6153"/>
    <w:rsid w:val="002C14DF"/>
    <w:rsid w:val="002C3128"/>
    <w:rsid w:val="002C4FF2"/>
    <w:rsid w:val="002C50BE"/>
    <w:rsid w:val="002C554C"/>
    <w:rsid w:val="002C5AB7"/>
    <w:rsid w:val="002C627C"/>
    <w:rsid w:val="002D037E"/>
    <w:rsid w:val="002D0C3C"/>
    <w:rsid w:val="002D1361"/>
    <w:rsid w:val="002D2936"/>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1C70"/>
    <w:rsid w:val="003331E8"/>
    <w:rsid w:val="0033593F"/>
    <w:rsid w:val="003359E1"/>
    <w:rsid w:val="00335AA9"/>
    <w:rsid w:val="00336512"/>
    <w:rsid w:val="00336906"/>
    <w:rsid w:val="003369E9"/>
    <w:rsid w:val="00341F29"/>
    <w:rsid w:val="0034228B"/>
    <w:rsid w:val="00342B29"/>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375"/>
    <w:rsid w:val="0036194E"/>
    <w:rsid w:val="00362059"/>
    <w:rsid w:val="00363BFC"/>
    <w:rsid w:val="00364045"/>
    <w:rsid w:val="00366056"/>
    <w:rsid w:val="0036607C"/>
    <w:rsid w:val="0037048B"/>
    <w:rsid w:val="003740FF"/>
    <w:rsid w:val="003761EA"/>
    <w:rsid w:val="003800C0"/>
    <w:rsid w:val="00380543"/>
    <w:rsid w:val="00380690"/>
    <w:rsid w:val="00380BA1"/>
    <w:rsid w:val="00381F0E"/>
    <w:rsid w:val="00386E52"/>
    <w:rsid w:val="00390750"/>
    <w:rsid w:val="00392752"/>
    <w:rsid w:val="00392F0C"/>
    <w:rsid w:val="00392F6B"/>
    <w:rsid w:val="00393099"/>
    <w:rsid w:val="00393624"/>
    <w:rsid w:val="003962CB"/>
    <w:rsid w:val="00396798"/>
    <w:rsid w:val="003970AE"/>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13"/>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2416"/>
    <w:rsid w:val="004031E7"/>
    <w:rsid w:val="0040399E"/>
    <w:rsid w:val="00405479"/>
    <w:rsid w:val="0040727C"/>
    <w:rsid w:val="004141A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58A6"/>
    <w:rsid w:val="00446B10"/>
    <w:rsid w:val="00447037"/>
    <w:rsid w:val="004472B6"/>
    <w:rsid w:val="00447442"/>
    <w:rsid w:val="00447F02"/>
    <w:rsid w:val="00450C29"/>
    <w:rsid w:val="00452D6F"/>
    <w:rsid w:val="00453D05"/>
    <w:rsid w:val="004602C1"/>
    <w:rsid w:val="004604F0"/>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3B42"/>
    <w:rsid w:val="00484CF5"/>
    <w:rsid w:val="004866A1"/>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696"/>
    <w:rsid w:val="004A2CE4"/>
    <w:rsid w:val="004A30DC"/>
    <w:rsid w:val="004A3D87"/>
    <w:rsid w:val="004A3F47"/>
    <w:rsid w:val="004A3FCE"/>
    <w:rsid w:val="004A436A"/>
    <w:rsid w:val="004A5531"/>
    <w:rsid w:val="004A5DE1"/>
    <w:rsid w:val="004A7149"/>
    <w:rsid w:val="004B0FA0"/>
    <w:rsid w:val="004B1143"/>
    <w:rsid w:val="004B18A9"/>
    <w:rsid w:val="004B2B98"/>
    <w:rsid w:val="004B2EAA"/>
    <w:rsid w:val="004B2ED6"/>
    <w:rsid w:val="004B4666"/>
    <w:rsid w:val="004B4E2F"/>
    <w:rsid w:val="004B5159"/>
    <w:rsid w:val="004B5BE7"/>
    <w:rsid w:val="004B6ADF"/>
    <w:rsid w:val="004B74F8"/>
    <w:rsid w:val="004C1BAF"/>
    <w:rsid w:val="004C3FBC"/>
    <w:rsid w:val="004C5AF9"/>
    <w:rsid w:val="004C5FB2"/>
    <w:rsid w:val="004C751D"/>
    <w:rsid w:val="004C7993"/>
    <w:rsid w:val="004D023C"/>
    <w:rsid w:val="004D0A6C"/>
    <w:rsid w:val="004D0CA1"/>
    <w:rsid w:val="004D0D01"/>
    <w:rsid w:val="004D1326"/>
    <w:rsid w:val="004D15D7"/>
    <w:rsid w:val="004D175C"/>
    <w:rsid w:val="004D2CE6"/>
    <w:rsid w:val="004D360E"/>
    <w:rsid w:val="004D4F8C"/>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6453"/>
    <w:rsid w:val="005D736D"/>
    <w:rsid w:val="005E1C1A"/>
    <w:rsid w:val="005E3EA0"/>
    <w:rsid w:val="005E4B36"/>
    <w:rsid w:val="005E5508"/>
    <w:rsid w:val="005E649A"/>
    <w:rsid w:val="005E6986"/>
    <w:rsid w:val="005E73AA"/>
    <w:rsid w:val="005F251C"/>
    <w:rsid w:val="005F384E"/>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557"/>
    <w:rsid w:val="00636EA9"/>
    <w:rsid w:val="00637CF1"/>
    <w:rsid w:val="00640B8D"/>
    <w:rsid w:val="00641876"/>
    <w:rsid w:val="00641AB4"/>
    <w:rsid w:val="006422FD"/>
    <w:rsid w:val="00644638"/>
    <w:rsid w:val="006447FD"/>
    <w:rsid w:val="00645290"/>
    <w:rsid w:val="006456DD"/>
    <w:rsid w:val="00646F91"/>
    <w:rsid w:val="00647391"/>
    <w:rsid w:val="00652B0E"/>
    <w:rsid w:val="00654728"/>
    <w:rsid w:val="0065656A"/>
    <w:rsid w:val="00657C9C"/>
    <w:rsid w:val="00661711"/>
    <w:rsid w:val="00662936"/>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E2C"/>
    <w:rsid w:val="006B3C18"/>
    <w:rsid w:val="006B3CE1"/>
    <w:rsid w:val="006B436F"/>
    <w:rsid w:val="006B5964"/>
    <w:rsid w:val="006C162F"/>
    <w:rsid w:val="006C1866"/>
    <w:rsid w:val="006C1BD0"/>
    <w:rsid w:val="006C37BE"/>
    <w:rsid w:val="006C6143"/>
    <w:rsid w:val="006C70AC"/>
    <w:rsid w:val="006D289E"/>
    <w:rsid w:val="006D3992"/>
    <w:rsid w:val="006D51C6"/>
    <w:rsid w:val="006D672C"/>
    <w:rsid w:val="006D7EE9"/>
    <w:rsid w:val="006E2203"/>
    <w:rsid w:val="006E4C85"/>
    <w:rsid w:val="006E7D0F"/>
    <w:rsid w:val="006F0D5A"/>
    <w:rsid w:val="006F1631"/>
    <w:rsid w:val="006F30B1"/>
    <w:rsid w:val="006F34AC"/>
    <w:rsid w:val="006F37C6"/>
    <w:rsid w:val="006F3CAA"/>
    <w:rsid w:val="006F4D24"/>
    <w:rsid w:val="006F5249"/>
    <w:rsid w:val="006F53E5"/>
    <w:rsid w:val="00701F56"/>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22A"/>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355BA"/>
    <w:rsid w:val="007409D3"/>
    <w:rsid w:val="00740A4A"/>
    <w:rsid w:val="00742B5F"/>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486A"/>
    <w:rsid w:val="00780265"/>
    <w:rsid w:val="007809CE"/>
    <w:rsid w:val="00781B10"/>
    <w:rsid w:val="0078228C"/>
    <w:rsid w:val="00792936"/>
    <w:rsid w:val="00793747"/>
    <w:rsid w:val="00793B50"/>
    <w:rsid w:val="00797550"/>
    <w:rsid w:val="007A3445"/>
    <w:rsid w:val="007A48FB"/>
    <w:rsid w:val="007A6025"/>
    <w:rsid w:val="007A64BD"/>
    <w:rsid w:val="007B068B"/>
    <w:rsid w:val="007B12E4"/>
    <w:rsid w:val="007B3B17"/>
    <w:rsid w:val="007B3DCC"/>
    <w:rsid w:val="007B6127"/>
    <w:rsid w:val="007C0E6A"/>
    <w:rsid w:val="007C2549"/>
    <w:rsid w:val="007C300E"/>
    <w:rsid w:val="007C452F"/>
    <w:rsid w:val="007C4716"/>
    <w:rsid w:val="007C472F"/>
    <w:rsid w:val="007C6FCE"/>
    <w:rsid w:val="007C768E"/>
    <w:rsid w:val="007C78E7"/>
    <w:rsid w:val="007D099D"/>
    <w:rsid w:val="007D2500"/>
    <w:rsid w:val="007D274D"/>
    <w:rsid w:val="007D51CF"/>
    <w:rsid w:val="007D789B"/>
    <w:rsid w:val="007E1997"/>
    <w:rsid w:val="007E1C3C"/>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1127"/>
    <w:rsid w:val="008313B2"/>
    <w:rsid w:val="0083267E"/>
    <w:rsid w:val="0083614A"/>
    <w:rsid w:val="0083691D"/>
    <w:rsid w:val="00837D67"/>
    <w:rsid w:val="008431EA"/>
    <w:rsid w:val="00845C99"/>
    <w:rsid w:val="00845FE3"/>
    <w:rsid w:val="0084627C"/>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063"/>
    <w:rsid w:val="008E5CB0"/>
    <w:rsid w:val="008E73E1"/>
    <w:rsid w:val="008F07D8"/>
    <w:rsid w:val="008F3874"/>
    <w:rsid w:val="008F3903"/>
    <w:rsid w:val="008F5016"/>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177C"/>
    <w:rsid w:val="009235BD"/>
    <w:rsid w:val="00927477"/>
    <w:rsid w:val="009313FB"/>
    <w:rsid w:val="00932C62"/>
    <w:rsid w:val="00934244"/>
    <w:rsid w:val="00934BA6"/>
    <w:rsid w:val="00935D6F"/>
    <w:rsid w:val="00935E05"/>
    <w:rsid w:val="00936F2E"/>
    <w:rsid w:val="0093742A"/>
    <w:rsid w:val="009375C4"/>
    <w:rsid w:val="00937D70"/>
    <w:rsid w:val="00940228"/>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6AC3"/>
    <w:rsid w:val="00967514"/>
    <w:rsid w:val="00967A5C"/>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3A90"/>
    <w:rsid w:val="009D3FE6"/>
    <w:rsid w:val="009D415C"/>
    <w:rsid w:val="009D5121"/>
    <w:rsid w:val="009D59C9"/>
    <w:rsid w:val="009E19BA"/>
    <w:rsid w:val="009E26E9"/>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74"/>
    <w:rsid w:val="00A177EB"/>
    <w:rsid w:val="00A218B2"/>
    <w:rsid w:val="00A21BA4"/>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7F6B"/>
    <w:rsid w:val="00A80B53"/>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32D7"/>
    <w:rsid w:val="00B8554D"/>
    <w:rsid w:val="00B87510"/>
    <w:rsid w:val="00B87F69"/>
    <w:rsid w:val="00B87FC5"/>
    <w:rsid w:val="00B915D8"/>
    <w:rsid w:val="00B91A3D"/>
    <w:rsid w:val="00B9223C"/>
    <w:rsid w:val="00B938A1"/>
    <w:rsid w:val="00B94600"/>
    <w:rsid w:val="00B9507C"/>
    <w:rsid w:val="00B95851"/>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7833"/>
    <w:rsid w:val="00BC0F28"/>
    <w:rsid w:val="00BC14AC"/>
    <w:rsid w:val="00BC1BE0"/>
    <w:rsid w:val="00BC1F58"/>
    <w:rsid w:val="00BC2527"/>
    <w:rsid w:val="00BC2AF5"/>
    <w:rsid w:val="00BC519F"/>
    <w:rsid w:val="00BC5683"/>
    <w:rsid w:val="00BC5BA7"/>
    <w:rsid w:val="00BD1436"/>
    <w:rsid w:val="00BD3EED"/>
    <w:rsid w:val="00BD527B"/>
    <w:rsid w:val="00BD545C"/>
    <w:rsid w:val="00BD5AB2"/>
    <w:rsid w:val="00BD5D3D"/>
    <w:rsid w:val="00BD6269"/>
    <w:rsid w:val="00BD7B75"/>
    <w:rsid w:val="00BE041D"/>
    <w:rsid w:val="00BE0CC8"/>
    <w:rsid w:val="00BE267B"/>
    <w:rsid w:val="00BE317A"/>
    <w:rsid w:val="00BE3E06"/>
    <w:rsid w:val="00BE4B12"/>
    <w:rsid w:val="00BE5049"/>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009"/>
    <w:rsid w:val="00C80784"/>
    <w:rsid w:val="00C80F37"/>
    <w:rsid w:val="00C82EBD"/>
    <w:rsid w:val="00C83B15"/>
    <w:rsid w:val="00C843B5"/>
    <w:rsid w:val="00C86559"/>
    <w:rsid w:val="00C870B9"/>
    <w:rsid w:val="00C91BE1"/>
    <w:rsid w:val="00C925C8"/>
    <w:rsid w:val="00C935E1"/>
    <w:rsid w:val="00C9431C"/>
    <w:rsid w:val="00C9577C"/>
    <w:rsid w:val="00C95B16"/>
    <w:rsid w:val="00C9603E"/>
    <w:rsid w:val="00C96A0E"/>
    <w:rsid w:val="00C9747B"/>
    <w:rsid w:val="00C97C70"/>
    <w:rsid w:val="00CA0B36"/>
    <w:rsid w:val="00CA19F7"/>
    <w:rsid w:val="00CA2DC8"/>
    <w:rsid w:val="00CA379C"/>
    <w:rsid w:val="00CA37CC"/>
    <w:rsid w:val="00CA45D4"/>
    <w:rsid w:val="00CA755D"/>
    <w:rsid w:val="00CA7C4B"/>
    <w:rsid w:val="00CB0BFF"/>
    <w:rsid w:val="00CB1044"/>
    <w:rsid w:val="00CB11A6"/>
    <w:rsid w:val="00CB6CB2"/>
    <w:rsid w:val="00CB75D9"/>
    <w:rsid w:val="00CB7747"/>
    <w:rsid w:val="00CB7F84"/>
    <w:rsid w:val="00CC07A5"/>
    <w:rsid w:val="00CC1ADC"/>
    <w:rsid w:val="00CC262A"/>
    <w:rsid w:val="00CC5387"/>
    <w:rsid w:val="00CC792A"/>
    <w:rsid w:val="00CC7B29"/>
    <w:rsid w:val="00CC7CED"/>
    <w:rsid w:val="00CD1D7D"/>
    <w:rsid w:val="00CD31D5"/>
    <w:rsid w:val="00CD3F39"/>
    <w:rsid w:val="00CD4F5F"/>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20FB"/>
    <w:rsid w:val="00D02F73"/>
    <w:rsid w:val="00D037BE"/>
    <w:rsid w:val="00D0430E"/>
    <w:rsid w:val="00D0508A"/>
    <w:rsid w:val="00D06EFA"/>
    <w:rsid w:val="00D10D3A"/>
    <w:rsid w:val="00D10DF5"/>
    <w:rsid w:val="00D10FE5"/>
    <w:rsid w:val="00D12B5F"/>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558"/>
    <w:rsid w:val="00D6782B"/>
    <w:rsid w:val="00D67F6D"/>
    <w:rsid w:val="00D71186"/>
    <w:rsid w:val="00D71356"/>
    <w:rsid w:val="00D719B6"/>
    <w:rsid w:val="00D72016"/>
    <w:rsid w:val="00D72BAC"/>
    <w:rsid w:val="00D73067"/>
    <w:rsid w:val="00D752CE"/>
    <w:rsid w:val="00D756CA"/>
    <w:rsid w:val="00D8171A"/>
    <w:rsid w:val="00D82AD5"/>
    <w:rsid w:val="00D84382"/>
    <w:rsid w:val="00D84FE6"/>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2D4B"/>
    <w:rsid w:val="00DD4B97"/>
    <w:rsid w:val="00DD4D9B"/>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8BB"/>
    <w:rsid w:val="00EC3B4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41A6"/>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73A7"/>
    <w:rsid w:val="00F574CC"/>
    <w:rsid w:val="00F60187"/>
    <w:rsid w:val="00F61C4C"/>
    <w:rsid w:val="00F62B6A"/>
    <w:rsid w:val="00F62F25"/>
    <w:rsid w:val="00F645CE"/>
    <w:rsid w:val="00F6498A"/>
    <w:rsid w:val="00F64D2A"/>
    <w:rsid w:val="00F6500C"/>
    <w:rsid w:val="00F65015"/>
    <w:rsid w:val="00F730B7"/>
    <w:rsid w:val="00F73567"/>
    <w:rsid w:val="00F75C34"/>
    <w:rsid w:val="00F7629B"/>
    <w:rsid w:val="00F8124F"/>
    <w:rsid w:val="00F81A23"/>
    <w:rsid w:val="00F81B02"/>
    <w:rsid w:val="00F81CE9"/>
    <w:rsid w:val="00F82096"/>
    <w:rsid w:val="00F82751"/>
    <w:rsid w:val="00F83A19"/>
    <w:rsid w:val="00F83AA8"/>
    <w:rsid w:val="00F90C97"/>
    <w:rsid w:val="00F91982"/>
    <w:rsid w:val="00F92CE4"/>
    <w:rsid w:val="00F94196"/>
    <w:rsid w:val="00F95219"/>
    <w:rsid w:val="00F96F92"/>
    <w:rsid w:val="00FA00DA"/>
    <w:rsid w:val="00FA035B"/>
    <w:rsid w:val="00FA148B"/>
    <w:rsid w:val="00FA17A3"/>
    <w:rsid w:val="00FA3511"/>
    <w:rsid w:val="00FA3546"/>
    <w:rsid w:val="00FA4FC5"/>
    <w:rsid w:val="00FA5091"/>
    <w:rsid w:val="00FA6A9A"/>
    <w:rsid w:val="00FB069B"/>
    <w:rsid w:val="00FB1368"/>
    <w:rsid w:val="00FB1436"/>
    <w:rsid w:val="00FB261C"/>
    <w:rsid w:val="00FB5B11"/>
    <w:rsid w:val="00FB6BF7"/>
    <w:rsid w:val="00FB73FE"/>
    <w:rsid w:val="00FB7A57"/>
    <w:rsid w:val="00FB7F2D"/>
    <w:rsid w:val="00FC13B0"/>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hyperlink" Target="https://bmcneurosci.biomedcentral.com/articles/10.1186/1471-2202-10-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B701C9"/>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5C45C06F-6744-4D1F-86ED-1FB839EABE76}">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0</TotalTime>
  <Pages>1</Pages>
  <Words>11015</Words>
  <Characters>60585</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Cees van Leeuwen</cp:lastModifiedBy>
  <cp:revision>2</cp:revision>
  <cp:lastPrinted>2020-01-05T06:03:00Z</cp:lastPrinted>
  <dcterms:created xsi:type="dcterms:W3CDTF">2020-01-06T15:22:00Z</dcterms:created>
  <dcterms:modified xsi:type="dcterms:W3CDTF">2020-01-0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